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proofErr w:type="gramStart"/>
      <w:r w:rsidR="00BB25ED">
        <w:t>Balazs</w:t>
      </w:r>
      <w:proofErr w:type="spellEnd"/>
      <w:r w:rsidR="00B63BE3">
        <w:t xml:space="preserve"> </w:t>
      </w:r>
      <w:r w:rsidR="00BB25ED">
        <w:t>,</w:t>
      </w:r>
      <w:proofErr w:type="gramEnd"/>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2C8AADA4"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D97AF5" w:rsidRPr="00D97AF5">
        <w:rPr>
          <w:noProof/>
        </w:rPr>
        <w:t>[25–31]</w:t>
      </w:r>
      <w:r w:rsidR="00494D16">
        <w:fldChar w:fldCharType="end"/>
      </w:r>
      <w:r w:rsidR="00BE2A58">
        <w:fldChar w:fldCharType="begin" w:fldLock="1"/>
      </w:r>
      <w:r w:rsidR="00EC324B">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D97AF5" w:rsidRPr="00D97AF5">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2E236BB6"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to quantify the neutralizing activity of human </w:t>
      </w:r>
      <w:r w:rsidR="005F333D">
        <w:t>plasma</w:t>
      </w:r>
      <w:r w:rsidR="00183322">
        <w:t xml:space="preserve">.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0E2C9646"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 xml:space="preserve">a plasmid expressing Spike, </w:t>
      </w:r>
      <w:r w:rsidR="00216F03">
        <w:lastRenderedPageBreak/>
        <w:t>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7472330A"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1DBFC16E"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EC324B">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39]","plainTextFormattedCitation":"[39]","previouslyFormattedCitation":"[39]"},"properties":{"noteIndex":0},"schema":"https://github.com/citation-style-language/schema/raw/master/csl-citation.json"}</w:instrText>
      </w:r>
      <w:r w:rsidR="00865550">
        <w:rPr>
          <w:i w:val="0"/>
          <w:iCs/>
        </w:rPr>
        <w:fldChar w:fldCharType="separate"/>
      </w:r>
      <w:r w:rsidR="00D97AF5" w:rsidRPr="00D97AF5">
        <w:rPr>
          <w:i w:val="0"/>
          <w:iCs/>
        </w:rPr>
        <w:t>[39]</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EC324B">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0]","plainTextFormattedCitation":"[40]","previouslyFormattedCitation":"[40]"},"properties":{"noteIndex":0},"schema":"https://github.com/citation-style-language/schema/raw/master/csl-citation.json"}</w:instrText>
      </w:r>
      <w:r w:rsidR="00594FFC">
        <w:rPr>
          <w:i w:val="0"/>
          <w:iCs/>
        </w:rPr>
        <w:fldChar w:fldCharType="separate"/>
      </w:r>
      <w:r w:rsidR="00D97AF5" w:rsidRPr="00D97AF5">
        <w:rPr>
          <w:i w:val="0"/>
          <w:iCs/>
        </w:rPr>
        <w:t>[40]</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C324B">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1,42]","plainTextFormattedCitation":"[26,41,42]","previouslyFormattedCitation":"[26,41,42]"},"properties":{"noteIndex":0},"schema":"https://github.com/citation-style-language/schema/raw/master/csl-citation.json"}</w:instrText>
      </w:r>
      <w:r w:rsidR="00837DD2">
        <w:rPr>
          <w:i w:val="0"/>
          <w:iCs/>
        </w:rPr>
        <w:fldChar w:fldCharType="separate"/>
      </w:r>
      <w:r w:rsidR="00D97AF5" w:rsidRPr="00D97AF5">
        <w:rPr>
          <w:i w:val="0"/>
          <w:iCs/>
        </w:rPr>
        <w:t>[26,41,42]</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2DB282B7"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w:t>
      </w:r>
      <w:r w:rsidR="005D44F7">
        <w:rPr>
          <w:i w:val="0"/>
          <w:iCs/>
        </w:rPr>
        <w:t>were</w:t>
      </w:r>
      <w:r w:rsidR="00126A6E">
        <w:rPr>
          <w:i w:val="0"/>
          <w:iCs/>
        </w:rPr>
        <w:t xml:space="preserve"> </w:t>
      </w:r>
      <w:r w:rsidR="002535FF">
        <w:rPr>
          <w:i w:val="0"/>
          <w:iCs/>
        </w:rPr>
        <w:t>infected</w:t>
      </w:r>
      <w:r w:rsidR="00126A6E">
        <w:rPr>
          <w:i w:val="0"/>
          <w:iCs/>
        </w:rPr>
        <w:t xml:space="preserve"> 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4658A33" w:rsidR="00D85AA0" w:rsidRPr="005918D0" w:rsidRDefault="00D85AA0" w:rsidP="00D85AA0">
      <w:pPr>
        <w:pStyle w:val="MDPI51figurecaption"/>
      </w:pPr>
      <w:commentRangeStart w:id="2"/>
      <w:r w:rsidRPr="00325902">
        <w:rPr>
          <w:b/>
        </w:rPr>
        <w:lastRenderedPageBreak/>
        <w:t xml:space="preserve">Figure </w:t>
      </w:r>
      <w:r w:rsidR="006D0116">
        <w:rPr>
          <w:b/>
        </w:rPr>
        <w:t>2</w:t>
      </w:r>
      <w:commentRangeEnd w:id="2"/>
      <w:r w:rsidR="003638F7">
        <w:rPr>
          <w:rStyle w:val="CommentReference"/>
          <w:rFonts w:ascii="Times New Roman" w:hAnsi="Times New Roman"/>
          <w:lang w:bidi="ar-SA"/>
        </w:rPr>
        <w:commentReference w:id="2"/>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w:t>
      </w:r>
      <w:r w:rsidR="00C951F6">
        <w:t xml:space="preserve"> or VSV</w:t>
      </w:r>
      <w:r w:rsidR="00444E0E">
        <w:t xml:space="preserve"> </w:t>
      </w:r>
      <w:r w:rsidR="00C951F6">
        <w:t>G-pseudotyped</w:t>
      </w:r>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 xml:space="preserve">Cells were infected with 10-fold less </w:t>
      </w:r>
      <w:r w:rsidR="003909FC">
        <w:t xml:space="preserve">volume of </w:t>
      </w:r>
      <w:r w:rsidR="00C951F6">
        <w:t>VSV</w:t>
      </w:r>
      <w:r w:rsidR="0051533C">
        <w:t xml:space="preserve"> </w:t>
      </w:r>
      <w:r w:rsidR="00C951F6">
        <w:t>G-pseudotyped lentivirus than Spike-pseudotyped lentivirus.</w:t>
      </w:r>
    </w:p>
    <w:p w14:paraId="52BECDDF" w14:textId="2E94ACD7"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B2D7640"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EC324B">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EC324B">
        <w:rPr>
          <w:rFonts w:ascii="Cambria Math" w:hAnsi="Cambria Math" w:cs="Cambria Math"/>
          <w:i w:val="0"/>
          <w:iCs/>
        </w:rPr>
        <w:instrText>≊</w:instrText>
      </w:r>
      <w:r w:rsidR="00EC324B">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3,44]","plainTextFormattedCitation":"[43,44]","previouslyFormattedCitation":"[43,44]"},"properties":{"noteIndex":0},"schema":"https://github.com/citation-style-language/schema/raw/master/csl-citation.json"}</w:instrText>
      </w:r>
      <w:r w:rsidR="00C50DDF">
        <w:rPr>
          <w:i w:val="0"/>
          <w:iCs/>
        </w:rPr>
        <w:fldChar w:fldCharType="separate"/>
      </w:r>
      <w:r w:rsidR="00D97AF5" w:rsidRPr="00D97AF5">
        <w:rPr>
          <w:i w:val="0"/>
          <w:iCs/>
        </w:rPr>
        <w:t>[43,44]</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4">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lastRenderedPageBreak/>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C76D9F7"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C324B">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C94E4B">
        <w:rPr>
          <w:i w:val="0"/>
          <w:iCs/>
          <w:color w:val="000000" w:themeColor="text1"/>
        </w:rPr>
        <w:fldChar w:fldCharType="separate"/>
      </w:r>
      <w:r w:rsidR="00D97AF5" w:rsidRPr="00D97AF5">
        <w:rPr>
          <w:i w:val="0"/>
          <w:iCs/>
          <w:color w:val="000000" w:themeColor="text1"/>
        </w:rPr>
        <w:t>[45]</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commentRangeStart w:id="3"/>
      <w:r w:rsidRPr="00325902">
        <w:rPr>
          <w:b/>
        </w:rPr>
        <w:t xml:space="preserve">Figure </w:t>
      </w:r>
      <w:r>
        <w:rPr>
          <w:b/>
        </w:rPr>
        <w:t>4</w:t>
      </w:r>
      <w:r w:rsidRPr="00325902">
        <w:rPr>
          <w:b/>
        </w:rPr>
        <w:t>.</w:t>
      </w:r>
      <w:r w:rsidRPr="00325902">
        <w:t xml:space="preserve"> </w:t>
      </w:r>
      <w:commentRangeEnd w:id="3"/>
      <w:r w:rsidR="003C41D6">
        <w:rPr>
          <w:rStyle w:val="CommentReference"/>
          <w:rFonts w:ascii="Times New Roman" w:hAnsi="Times New Roman"/>
          <w:lang w:bidi="ar-SA"/>
        </w:rPr>
        <w:commentReference w:id="3"/>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4BAE7DE"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4"/>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4"/>
      <w:r w:rsidR="00FF7DE4">
        <w:rPr>
          <w:rStyle w:val="CommentReference"/>
          <w:rFonts w:ascii="Times New Roman" w:hAnsi="Times New Roman"/>
          <w:b w:val="0"/>
          <w:snapToGrid/>
          <w:lang w:bidi="ar-SA"/>
        </w:rPr>
        <w:commentReference w:id="4"/>
      </w:r>
      <w:r w:rsidRPr="00F85C43">
        <w:rPr>
          <w:b w:val="0"/>
          <w:bCs/>
          <w:color w:val="000000" w:themeColor="text1"/>
        </w:rPr>
        <w:t xml:space="preserve">. For soluble ACE2, the IC50 was </w:t>
      </w:r>
      <w:r w:rsidRPr="002A1D63">
        <w:rPr>
          <w:b w:val="0"/>
          <w:bCs/>
          <w:color w:val="FF0000"/>
        </w:rPr>
        <w:t>X</w:t>
      </w:r>
      <w:r w:rsidRPr="00F85C43">
        <w:rPr>
          <w:b w:val="0"/>
          <w:bCs/>
          <w:color w:val="000000" w:themeColor="text1"/>
        </w:rPr>
        <w:t xml:space="preserve"> which is </w:t>
      </w:r>
      <w:commentRangeStart w:id="5"/>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EC324B">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9573FA">
        <w:rPr>
          <w:b w:val="0"/>
          <w:bCs/>
          <w:color w:val="000000" w:themeColor="text1"/>
        </w:rPr>
        <w:fldChar w:fldCharType="separate"/>
      </w:r>
      <w:r w:rsidR="00D97AF5" w:rsidRPr="00D97AF5">
        <w:rPr>
          <w:b w:val="0"/>
          <w:bCs/>
          <w:noProof/>
          <w:color w:val="000000" w:themeColor="text1"/>
        </w:rPr>
        <w:t>[45]</w:t>
      </w:r>
      <w:r w:rsidR="009573FA">
        <w:rPr>
          <w:b w:val="0"/>
          <w:bCs/>
          <w:color w:val="000000" w:themeColor="text1"/>
        </w:rPr>
        <w:fldChar w:fldCharType="end"/>
      </w:r>
      <w:commentRangeEnd w:id="5"/>
      <w:r w:rsidR="00B86140">
        <w:rPr>
          <w:rStyle w:val="CommentReference"/>
          <w:rFonts w:ascii="Times New Roman" w:hAnsi="Times New Roman"/>
          <w:b w:val="0"/>
          <w:snapToGrid/>
          <w:lang w:bidi="ar-SA"/>
        </w:rPr>
        <w:commentReference w:id="5"/>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lastRenderedPageBreak/>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7611797" w:rsidR="001B36E1" w:rsidRDefault="001A20DA" w:rsidP="008B7FF1">
      <w:pPr>
        <w:snapToGrid w:val="0"/>
        <w:spacing w:line="240" w:lineRule="auto"/>
        <w:jc w:val="left"/>
        <w:rPr>
          <w:rFonts w:ascii="Palatino Linotype" w:hAnsi="Palatino Linotype"/>
          <w:sz w:val="18"/>
          <w:szCs w:val="18"/>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7"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available in BEI Resources 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lastRenderedPageBreak/>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02C42113" w14:textId="3354F0A2" w:rsidR="00936CDB" w:rsidRPr="00723933" w:rsidRDefault="00936CDB" w:rsidP="00723933">
      <w:pPr>
        <w:pStyle w:val="MDPI61Supplementary"/>
        <w:spacing w:before="120"/>
        <w:ind w:firstLine="360"/>
        <w:rPr>
          <w:bCs/>
          <w:color w:val="000000" w:themeColor="text1"/>
          <w:u w:val="single"/>
        </w:rPr>
      </w:pPr>
      <w:proofErr w:type="spellStart"/>
      <w:r w:rsidRPr="00723933">
        <w:rPr>
          <w:bCs/>
          <w:color w:val="000000" w:themeColor="text1"/>
          <w:u w:val="single"/>
        </w:rPr>
        <w:t>Titering</w:t>
      </w:r>
      <w:proofErr w:type="spellEnd"/>
      <w:r w:rsidRPr="00723933">
        <w:rPr>
          <w:bCs/>
          <w:color w:val="000000" w:themeColor="text1"/>
          <w:u w:val="single"/>
        </w:rPr>
        <w:t xml:space="preserve"> </w:t>
      </w:r>
      <w:r w:rsidR="003E013A">
        <w:rPr>
          <w:bCs/>
          <w:color w:val="000000" w:themeColor="text1"/>
          <w:u w:val="single"/>
        </w:rPr>
        <w:t>lentivirus</w:t>
      </w:r>
      <w:r w:rsidRPr="00723933">
        <w:rPr>
          <w:bCs/>
          <w:color w:val="000000" w:themeColor="text1"/>
          <w:u w:val="single"/>
        </w:rPr>
        <w:t xml:space="preserve"> </w:t>
      </w:r>
      <w:r w:rsidR="00F56795">
        <w:rPr>
          <w:bCs/>
          <w:color w:val="000000" w:themeColor="text1"/>
          <w:u w:val="single"/>
        </w:rPr>
        <w:t>using flow cytometry or luciferase:</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5DAB7A6E"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Gently remove the media from the cells and add the virus dilutions. </w:t>
      </w:r>
    </w:p>
    <w:p w14:paraId="79B8FF44" w14:textId="7F024548" w:rsidR="00AE39F5" w:rsidRDefault="00AE39F5" w:rsidP="00723933">
      <w:pPr>
        <w:pStyle w:val="MDPI61Supplementary"/>
        <w:numPr>
          <w:ilvl w:val="0"/>
          <w:numId w:val="10"/>
        </w:numPr>
        <w:spacing w:before="0"/>
        <w:ind w:left="778"/>
        <w:rPr>
          <w:bCs/>
          <w:color w:val="000000" w:themeColor="text1"/>
        </w:rPr>
      </w:pPr>
      <w:commentRangeStart w:id="6"/>
      <w:r>
        <w:rPr>
          <w:bCs/>
          <w:color w:val="000000" w:themeColor="text1"/>
        </w:rPr>
        <w:t>Add polybrene to a final concentration of 5 ug/</w:t>
      </w:r>
      <w:proofErr w:type="spellStart"/>
      <w:r>
        <w:rPr>
          <w:bCs/>
          <w:color w:val="000000" w:themeColor="text1"/>
        </w:rPr>
        <w:t>mL.</w:t>
      </w:r>
      <w:commentRangeEnd w:id="6"/>
      <w:proofErr w:type="spellEnd"/>
      <w:r w:rsidR="00E56CA3">
        <w:rPr>
          <w:rStyle w:val="CommentReference"/>
          <w:rFonts w:ascii="Times New Roman" w:hAnsi="Times New Roman"/>
          <w:snapToGrid/>
          <w:lang w:eastAsia="de-DE" w:bidi="ar-SA"/>
        </w:rPr>
        <w:commentReference w:id="6"/>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commentRangeStart w:id="7"/>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commentRangeEnd w:id="7"/>
      <w:r w:rsidR="00264CE4">
        <w:rPr>
          <w:rStyle w:val="CommentReference"/>
          <w:rFonts w:ascii="Times New Roman" w:hAnsi="Times New Roman"/>
          <w:snapToGrid/>
          <w:lang w:eastAsia="de-DE" w:bidi="ar-SA"/>
        </w:rPr>
        <w:commentReference w:id="7"/>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0D8CE230"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w:t>
      </w:r>
      <w:r w:rsidR="0065642E">
        <w:rPr>
          <w:bCs/>
          <w:color w:val="000000" w:themeColor="text1"/>
        </w:rPr>
        <w:t xml:space="preserve">should </w:t>
      </w:r>
      <w:r>
        <w:rPr>
          <w:bCs/>
          <w:color w:val="000000" w:themeColor="text1"/>
        </w:rPr>
        <w:t>in each well.</w:t>
      </w:r>
    </w:p>
    <w:p w14:paraId="1FEBFEC3" w14:textId="7C4A5807" w:rsidR="00D868B1" w:rsidRDefault="00D868B1" w:rsidP="00F56795">
      <w:pPr>
        <w:pStyle w:val="MDPI61Supplementary"/>
        <w:numPr>
          <w:ilvl w:val="2"/>
          <w:numId w:val="10"/>
        </w:numPr>
        <w:spacing w:before="0"/>
        <w:rPr>
          <w:bCs/>
          <w:color w:val="000000" w:themeColor="text1"/>
        </w:rPr>
      </w:pPr>
      <w:r>
        <w:rPr>
          <w:bCs/>
          <w:color w:val="000000" w:themeColor="text1"/>
        </w:rPr>
        <w:lastRenderedPageBreak/>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plate (</w:t>
      </w:r>
      <w:r w:rsidR="003E013A" w:rsidRPr="003E013A">
        <w:rPr>
          <w:bCs/>
          <w:color w:val="FF0000"/>
        </w:rPr>
        <w:t>CoStar ___</w:t>
      </w:r>
      <w:r w:rsidR="003E013A">
        <w:rPr>
          <w:bCs/>
          <w:color w:val="000000" w:themeColor="text1"/>
        </w:rPr>
        <w:t xml:space="preserve">). </w:t>
      </w:r>
    </w:p>
    <w:p w14:paraId="4B20056B" w14:textId="350A561C" w:rsidR="003E013A" w:rsidRDefault="003E013A" w:rsidP="00F56795">
      <w:pPr>
        <w:pStyle w:val="MDPI61Supplementary"/>
        <w:numPr>
          <w:ilvl w:val="2"/>
          <w:numId w:val="10"/>
        </w:numPr>
        <w:spacing w:before="0"/>
        <w:rPr>
          <w:bCs/>
          <w:color w:val="000000" w:themeColor="text1"/>
        </w:rPr>
      </w:pPr>
      <w:r>
        <w:rPr>
          <w:bCs/>
          <w:color w:val="000000" w:themeColor="text1"/>
        </w:rPr>
        <w:t xml:space="preserve">Incubate plate for 2 min at room temperature then measure luminescence using a plate reader with integration of 1 </w:t>
      </w:r>
      <w:commentRangeStart w:id="8"/>
      <w:r>
        <w:rPr>
          <w:bCs/>
          <w:color w:val="000000" w:themeColor="text1"/>
        </w:rPr>
        <w:t>second (</w:t>
      </w:r>
      <w:r w:rsidRPr="003E013A">
        <w:rPr>
          <w:bCs/>
          <w:color w:val="FF0000"/>
        </w:rPr>
        <w:t>plate reader specs</w:t>
      </w:r>
      <w:r>
        <w:rPr>
          <w:bCs/>
          <w:color w:val="000000" w:themeColor="text1"/>
        </w:rPr>
        <w:t>)</w:t>
      </w:r>
      <w:commentRangeEnd w:id="8"/>
      <w:r w:rsidR="006E166B">
        <w:rPr>
          <w:rStyle w:val="CommentReference"/>
          <w:rFonts w:ascii="Times New Roman" w:hAnsi="Times New Roman"/>
          <w:snapToGrid/>
          <w:lang w:eastAsia="de-DE" w:bidi="ar-SA"/>
        </w:rPr>
        <w:commentReference w:id="8"/>
      </w:r>
    </w:p>
    <w:p w14:paraId="68964D02" w14:textId="43170BC1" w:rsidR="006E166B" w:rsidRPr="006E166B" w:rsidRDefault="006E166B" w:rsidP="006E166B">
      <w:pPr>
        <w:pStyle w:val="MDPI61Supplementary"/>
        <w:spacing w:before="0"/>
        <w:ind w:left="420"/>
        <w:rPr>
          <w:bCs/>
          <w:color w:val="FF0000"/>
        </w:rPr>
      </w:pPr>
      <w:commentRangeStart w:id="9"/>
      <w:r>
        <w:rPr>
          <w:bCs/>
          <w:color w:val="FF0000"/>
        </w:rPr>
        <w:t>Add something about dilutions</w:t>
      </w:r>
      <w:commentRangeEnd w:id="9"/>
      <w:r>
        <w:rPr>
          <w:rStyle w:val="CommentReference"/>
          <w:rFonts w:ascii="Times New Roman" w:hAnsi="Times New Roman"/>
          <w:snapToGrid/>
          <w:lang w:eastAsia="de-DE" w:bidi="ar-SA"/>
        </w:rPr>
        <w:commentReference w:id="9"/>
      </w:r>
    </w:p>
    <w:p w14:paraId="26305337" w14:textId="7303128C"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7955C3">
      <w:pPr>
        <w:pStyle w:val="MDPI61Supplementary"/>
        <w:numPr>
          <w:ilvl w:val="0"/>
          <w:numId w:val="5"/>
        </w:numPr>
        <w:spacing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7A0749F5" w:rsidR="00191BDC" w:rsidRPr="00191BDC" w:rsidRDefault="00250DDC" w:rsidP="007955C3">
      <w:pPr>
        <w:pStyle w:val="MDPI61Supplementary"/>
        <w:numPr>
          <w:ilvl w:val="0"/>
          <w:numId w:val="5"/>
        </w:numPr>
        <w:spacing w:before="12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xml:space="preserve">, we started at an initial serum dilution of 1:80, meaning each replicate of the assay requires 2.5 </w:t>
      </w:r>
      <w:proofErr w:type="spellStart"/>
      <w:r w:rsidR="00191BDC">
        <w:t>uL</w:t>
      </w:r>
      <w:proofErr w:type="spellEnd"/>
      <w:r w:rsidR="00191BDC">
        <w:t xml:space="preserve"> of sera. </w:t>
      </w:r>
    </w:p>
    <w:p w14:paraId="0C88D294" w14:textId="30BACBD6" w:rsidR="00712845" w:rsidRPr="00191BDC" w:rsidRDefault="00191BDC" w:rsidP="007955C3">
      <w:pPr>
        <w:pStyle w:val="MDPI61Supplementary"/>
        <w:numPr>
          <w:ilvl w:val="1"/>
          <w:numId w:val="5"/>
        </w:numPr>
        <w:spacing w:before="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commentRangeStart w:id="10"/>
      <w:r>
        <w:rPr>
          <w:b/>
          <w:bCs/>
        </w:rPr>
        <w:t>Figure 4A</w:t>
      </w:r>
      <w:r>
        <w:t xml:space="preserve"> </w:t>
      </w:r>
      <w:commentRangeEnd w:id="10"/>
      <w:r w:rsidR="000F726D">
        <w:rPr>
          <w:rStyle w:val="CommentReference"/>
          <w:rFonts w:ascii="Times New Roman" w:hAnsi="Times New Roman"/>
          <w:snapToGrid/>
          <w:lang w:eastAsia="de-DE" w:bidi="ar-SA"/>
        </w:rPr>
        <w:commentReference w:id="10"/>
      </w:r>
      <w:r>
        <w:t>for an example plate layout.</w:t>
      </w:r>
    </w:p>
    <w:p w14:paraId="1D58D11B" w14:textId="688E4727" w:rsidR="00712845" w:rsidRPr="00712845" w:rsidRDefault="004F2C2A" w:rsidP="007955C3">
      <w:pPr>
        <w:pStyle w:val="MDPI61Supplementary"/>
        <w:numPr>
          <w:ilvl w:val="0"/>
          <w:numId w:val="5"/>
        </w:numPr>
        <w:spacing w:before="12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7955C3">
      <w:pPr>
        <w:pStyle w:val="MDPI61Supplementary"/>
        <w:numPr>
          <w:ilvl w:val="0"/>
          <w:numId w:val="5"/>
        </w:numPr>
        <w:spacing w:before="120" w:line="240" w:lineRule="auto"/>
        <w:rPr>
          <w:bCs/>
          <w:i/>
          <w:iCs/>
        </w:rPr>
      </w:pPr>
      <w:r>
        <w:rPr>
          <w:bCs/>
        </w:rPr>
        <w:t xml:space="preserve">Incubate virus and serum at 37 C for 1 hr. </w:t>
      </w:r>
    </w:p>
    <w:p w14:paraId="68D3D2FA" w14:textId="2CE5A074" w:rsidR="00997A19" w:rsidRPr="00AF4A54" w:rsidRDefault="00AF4A54" w:rsidP="007955C3">
      <w:pPr>
        <w:pStyle w:val="MDPI61Supplementary"/>
        <w:numPr>
          <w:ilvl w:val="0"/>
          <w:numId w:val="5"/>
        </w:numPr>
        <w:spacing w:before="120" w:line="240" w:lineRule="auto"/>
        <w:rPr>
          <w:bCs/>
          <w:i/>
          <w:iCs/>
        </w:rPr>
      </w:pPr>
      <w:commentRangeStart w:id="11"/>
      <w:r>
        <w:rPr>
          <w:bCs/>
        </w:rPr>
        <w:t xml:space="preserve">Carefully add 100 </w:t>
      </w:r>
      <w:proofErr w:type="spellStart"/>
      <w:r>
        <w:rPr>
          <w:bCs/>
        </w:rPr>
        <w:t>uL</w:t>
      </w:r>
      <w:proofErr w:type="spellEnd"/>
      <w:r>
        <w:rPr>
          <w:bCs/>
        </w:rPr>
        <w:t xml:space="preserve"> </w:t>
      </w:r>
      <w:r w:rsidR="007955C3">
        <w:rPr>
          <w:bCs/>
        </w:rPr>
        <w:t xml:space="preserve">from each well of the </w:t>
      </w:r>
      <w:commentRangeStart w:id="12"/>
      <w:r w:rsidR="007955C3">
        <w:rPr>
          <w:bCs/>
        </w:rPr>
        <w:t xml:space="preserve">setup plate </w:t>
      </w:r>
      <w:commentRangeEnd w:id="12"/>
      <w:r w:rsidR="00215D8D">
        <w:rPr>
          <w:rStyle w:val="CommentReference"/>
          <w:rFonts w:ascii="Times New Roman" w:hAnsi="Times New Roman"/>
          <w:snapToGrid/>
          <w:lang w:eastAsia="de-DE" w:bidi="ar-SA"/>
        </w:rPr>
        <w:commentReference w:id="12"/>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6B7BA277" w:rsidR="00AF4A54" w:rsidRPr="00AF4A54" w:rsidRDefault="00AF4A54" w:rsidP="007955C3">
      <w:pPr>
        <w:pStyle w:val="MDPI61Supplementary"/>
        <w:numPr>
          <w:ilvl w:val="0"/>
          <w:numId w:val="5"/>
        </w:numPr>
        <w:spacing w:line="240" w:lineRule="auto"/>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w:t>
      </w:r>
      <w:commentRangeStart w:id="13"/>
      <w:r w:rsidR="00894DAD">
        <w:rPr>
          <w:bCs/>
        </w:rPr>
        <w:t xml:space="preserve">polybrene </w:t>
      </w:r>
      <w:commentRangeEnd w:id="13"/>
      <w:r w:rsidR="00E76192">
        <w:rPr>
          <w:rStyle w:val="CommentReference"/>
          <w:rFonts w:ascii="Times New Roman" w:hAnsi="Times New Roman"/>
          <w:snapToGrid/>
          <w:lang w:eastAsia="de-DE" w:bidi="ar-SA"/>
        </w:rPr>
        <w:commentReference w:id="13"/>
      </w:r>
      <w:r w:rsidR="007955C3">
        <w:rPr>
          <w:bCs/>
        </w:rPr>
        <w:t>(</w:t>
      </w:r>
      <w:proofErr w:type="gramStart"/>
      <w:r w:rsidR="007955C3">
        <w:rPr>
          <w:bCs/>
          <w:color w:val="FF0000"/>
        </w:rPr>
        <w:t>Polybrene</w:t>
      </w:r>
      <w:r w:rsidR="007955C3">
        <w:rPr>
          <w:bCs/>
        </w:rPr>
        <w:t xml:space="preserve"> )</w:t>
      </w:r>
      <w:proofErr w:type="gramEnd"/>
      <w:r w:rsidR="007955C3">
        <w:rPr>
          <w:bCs/>
        </w:rPr>
        <w:t xml:space="preserve"> </w:t>
      </w:r>
      <w:r w:rsidR="00894DAD">
        <w:rPr>
          <w:bCs/>
        </w:rPr>
        <w:t xml:space="preserve">for </w:t>
      </w:r>
      <w:r>
        <w:rPr>
          <w:bCs/>
        </w:rPr>
        <w:t>a final concentration of 5 ug/mL</w:t>
      </w:r>
      <w:r w:rsidR="00894DAD">
        <w:rPr>
          <w:bCs/>
        </w:rPr>
        <w:t xml:space="preserve"> in each well</w:t>
      </w:r>
      <w:r>
        <w:rPr>
          <w:bCs/>
        </w:rPr>
        <w:t>.</w:t>
      </w:r>
      <w:r w:rsidR="007955C3">
        <w:rPr>
          <w:bCs/>
        </w:rPr>
        <w:t xml:space="preserve"> Polybrene helps facilitate lentiviral infection … This concentration of polybrene does not result in cellular toxicity and does not require a media change. </w:t>
      </w:r>
    </w:p>
    <w:p w14:paraId="0450A6C9" w14:textId="77777777" w:rsidR="00313D72" w:rsidRPr="00313D72" w:rsidRDefault="00AF4A54" w:rsidP="007955C3">
      <w:pPr>
        <w:pStyle w:val="MDPI61Supplementary"/>
        <w:numPr>
          <w:ilvl w:val="0"/>
          <w:numId w:val="5"/>
        </w:numPr>
        <w:spacing w:line="240" w:lineRule="auto"/>
        <w:rPr>
          <w:bCs/>
          <w:i/>
          <w:iCs/>
        </w:rPr>
      </w:pPr>
      <w:r>
        <w:rPr>
          <w:bCs/>
        </w:rPr>
        <w:t>Incubate at 37</w:t>
      </w:r>
      <w:r w:rsidR="007955C3">
        <w:rPr>
          <w:bCs/>
        </w:rPr>
        <w:t xml:space="preserve"> </w:t>
      </w:r>
      <w:r>
        <w:rPr>
          <w:bCs/>
        </w:rPr>
        <w:t xml:space="preserve">C for 48-60 hours before reading out </w:t>
      </w:r>
      <w:commentRangeStart w:id="14"/>
      <w:r>
        <w:rPr>
          <w:bCs/>
        </w:rPr>
        <w:t>luminescence or fluorescence</w:t>
      </w:r>
      <w:r w:rsidR="007955C3">
        <w:rPr>
          <w:bCs/>
        </w:rPr>
        <w:t xml:space="preserve"> as described in subsection 4.4</w:t>
      </w:r>
      <w:r>
        <w:rPr>
          <w:bCs/>
        </w:rPr>
        <w:t>.</w:t>
      </w:r>
      <w:commentRangeEnd w:id="11"/>
      <w:r>
        <w:rPr>
          <w:rStyle w:val="CommentReference"/>
          <w:rFonts w:ascii="Times New Roman" w:hAnsi="Times New Roman"/>
          <w:snapToGrid/>
          <w:lang w:eastAsia="de-DE" w:bidi="ar-SA"/>
        </w:rPr>
        <w:commentReference w:id="11"/>
      </w:r>
      <w:commentRangeEnd w:id="14"/>
    </w:p>
    <w:p w14:paraId="0783A139" w14:textId="71EF4C57" w:rsidR="00AF4A54" w:rsidRPr="00997A19" w:rsidRDefault="00C438C8" w:rsidP="007955C3">
      <w:pPr>
        <w:pStyle w:val="MDPI61Supplementary"/>
        <w:numPr>
          <w:ilvl w:val="0"/>
          <w:numId w:val="5"/>
        </w:numPr>
        <w:spacing w:line="240" w:lineRule="auto"/>
        <w:rPr>
          <w:bCs/>
          <w:i/>
          <w:iCs/>
        </w:rPr>
      </w:pPr>
      <w:r>
        <w:rPr>
          <w:rStyle w:val="CommentReference"/>
          <w:rFonts w:ascii="Times New Roman" w:hAnsi="Times New Roman"/>
          <w:snapToGrid/>
          <w:lang w:eastAsia="de-DE" w:bidi="ar-SA"/>
        </w:rPr>
        <w:commentReference w:id="14"/>
      </w:r>
      <w:commentRangeStart w:id="15"/>
      <w:commentRangeEnd w:id="15"/>
      <w:r w:rsidR="00313D72">
        <w:rPr>
          <w:rStyle w:val="CommentReference"/>
          <w:rFonts w:ascii="Times New Roman" w:hAnsi="Times New Roman"/>
          <w:snapToGrid/>
          <w:lang w:eastAsia="de-DE" w:bidi="ar-SA"/>
        </w:rPr>
        <w:commentReference w:id="15"/>
      </w:r>
    </w:p>
    <w:p w14:paraId="0185E614" w14:textId="782CA673" w:rsidR="00521B95" w:rsidRDefault="00521B95" w:rsidP="00250DDC">
      <w:pPr>
        <w:pStyle w:val="MDPI61Supplementary"/>
        <w:rPr>
          <w:bCs/>
          <w:i/>
          <w:iCs/>
        </w:rPr>
      </w:pPr>
      <w:r w:rsidRPr="00250DDC">
        <w:rPr>
          <w:bCs/>
          <w:i/>
          <w:iCs/>
        </w:rPr>
        <w:t>4.</w:t>
      </w:r>
      <w:r w:rsidR="007955C3">
        <w:rPr>
          <w:bCs/>
          <w:i/>
          <w:iCs/>
        </w:rPr>
        <w:t>5</w:t>
      </w:r>
      <w:r w:rsidRPr="00250DDC">
        <w:rPr>
          <w:bCs/>
          <w:i/>
          <w:iCs/>
        </w:rPr>
        <w:t xml:space="preserve"> </w:t>
      </w:r>
      <w:commentRangeStart w:id="16"/>
      <w:commentRangeStart w:id="17"/>
      <w:r w:rsidRPr="00250DDC">
        <w:rPr>
          <w:bCs/>
          <w:i/>
          <w:iCs/>
        </w:rPr>
        <w:t xml:space="preserve">Human </w:t>
      </w:r>
      <w:r w:rsidR="00084F3F">
        <w:rPr>
          <w:bCs/>
          <w:i/>
          <w:iCs/>
        </w:rPr>
        <w:t>plasma</w:t>
      </w:r>
      <w:r w:rsidRPr="00250DDC">
        <w:rPr>
          <w:bCs/>
          <w:i/>
          <w:iCs/>
        </w:rPr>
        <w:t xml:space="preserve"> sample </w:t>
      </w:r>
      <w:commentRangeEnd w:id="16"/>
      <w:r w:rsidR="00712845">
        <w:rPr>
          <w:rStyle w:val="CommentReference"/>
          <w:rFonts w:ascii="Times New Roman" w:hAnsi="Times New Roman"/>
          <w:snapToGrid/>
          <w:lang w:eastAsia="de-DE" w:bidi="ar-SA"/>
        </w:rPr>
        <w:commentReference w:id="16"/>
      </w:r>
      <w:commentRangeEnd w:id="17"/>
      <w:r w:rsidR="00E67024">
        <w:rPr>
          <w:rStyle w:val="CommentReference"/>
          <w:rFonts w:ascii="Times New Roman" w:hAnsi="Times New Roman"/>
          <w:snapToGrid/>
          <w:lang w:eastAsia="de-DE" w:bidi="ar-SA"/>
        </w:rPr>
        <w:commentReference w:id="17"/>
      </w:r>
      <w:r w:rsidRPr="00250DDC">
        <w:rPr>
          <w:bCs/>
          <w:i/>
          <w:iCs/>
        </w:rPr>
        <w:t>and soluble ACE2.</w:t>
      </w:r>
    </w:p>
    <w:p w14:paraId="6B5A8EAB" w14:textId="57B925C6"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ly inactivate SARS-CoV-2</w:t>
      </w:r>
      <w:r w:rsidR="001F1F62">
        <w:rPr>
          <w:bCs/>
        </w:rPr>
        <w:t xml:space="preserve"> </w:t>
      </w:r>
      <w:r w:rsidR="007425C5">
        <w:rPr>
          <w:bCs/>
        </w:rPr>
        <w:fldChar w:fldCharType="begin" w:fldLock="1"/>
      </w:r>
      <w:r w:rsidR="000E5A8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46]","plainTextFormattedCitation":"[22,46]","previouslyFormattedCitation":"[22,46]"},"properties":{"noteIndex":0},"schema":"https://github.com/citation-style-language/schema/raw/master/csl-citation.json"}</w:instrText>
      </w:r>
      <w:r w:rsidR="007425C5">
        <w:rPr>
          <w:bCs/>
        </w:rPr>
        <w:fldChar w:fldCharType="separate"/>
      </w:r>
      <w:r w:rsidR="007425C5" w:rsidRPr="007425C5">
        <w:rPr>
          <w:bCs/>
          <w:noProof/>
        </w:rPr>
        <w:t>[22,46]</w:t>
      </w:r>
      <w:r w:rsidR="007425C5">
        <w:rPr>
          <w:bCs/>
        </w:rPr>
        <w:fldChar w:fldCharType="end"/>
      </w:r>
      <w:r w:rsidR="007920B0">
        <w:rPr>
          <w:bCs/>
        </w:rPr>
        <w:t xml:space="preserve">, which is also not reported to be present as infectious virus in the blood. </w:t>
      </w:r>
      <w:r w:rsidR="007920B0">
        <w:rPr>
          <w:bCs/>
          <w:color w:val="FF0000"/>
        </w:rPr>
        <w:t>Kate, add details about negative control sera.</w:t>
      </w:r>
      <w:r w:rsidR="00FF32C4">
        <w:rPr>
          <w:bCs/>
        </w:rPr>
        <w:t xml:space="preserve"> </w:t>
      </w:r>
    </w:p>
    <w:p w14:paraId="304FA981" w14:textId="77777777" w:rsidR="00FF32C4" w:rsidRDefault="00FF32C4" w:rsidP="00FF32C4">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w:t>
      </w:r>
      <w:commentRangeStart w:id="18"/>
      <w:r>
        <w:rPr>
          <w:bCs/>
        </w:rPr>
        <w:t xml:space="preserve">This ACE2-Fc fusion protein </w:t>
      </w:r>
      <w:commentRangeEnd w:id="18"/>
      <w:r>
        <w:rPr>
          <w:rStyle w:val="CommentReference"/>
          <w:rFonts w:ascii="Times New Roman" w:hAnsi="Times New Roman"/>
          <w:snapToGrid/>
          <w:lang w:eastAsia="de-DE" w:bidi="ar-SA"/>
        </w:rPr>
        <w:commentReference w:id="18"/>
      </w:r>
      <w:r>
        <w:rPr>
          <w:bCs/>
        </w:rPr>
        <w:t xml:space="preserve">was used in </w:t>
      </w:r>
      <w:r>
        <w:rPr>
          <w:b/>
        </w:rPr>
        <w:t>Figure 4B</w:t>
      </w:r>
      <w:r>
        <w:rPr>
          <w:bCs/>
        </w:rPr>
        <w:t>.</w:t>
      </w:r>
    </w:p>
    <w:p w14:paraId="242E32F3" w14:textId="77777777" w:rsidR="00FF32C4" w:rsidRPr="00FF32C4" w:rsidRDefault="00FF32C4" w:rsidP="00250DDC">
      <w:pPr>
        <w:pStyle w:val="MDPI61Supplementary"/>
        <w:rPr>
          <w:bCs/>
        </w:rPr>
      </w:pP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19"/>
      <w:r>
        <w:rPr>
          <w:b/>
        </w:rPr>
        <w:lastRenderedPageBreak/>
        <w:t>Funding</w:t>
      </w:r>
      <w:commentRangeEnd w:id="19"/>
      <w:r w:rsidR="0012224E">
        <w:rPr>
          <w:rStyle w:val="CommentReference"/>
          <w:rFonts w:ascii="Times New Roman" w:hAnsi="Times New Roman"/>
          <w:snapToGrid/>
          <w:lang w:bidi="ar-SA"/>
        </w:rPr>
        <w:commentReference w:id="19"/>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20"/>
      <w:r w:rsidRPr="00325902">
        <w:t>The authors declare no conflict of interest</w:t>
      </w:r>
      <w:r w:rsidR="006B7F42">
        <w:t>.</w:t>
      </w:r>
      <w:commentRangeEnd w:id="20"/>
      <w:r w:rsidR="006B7F42">
        <w:rPr>
          <w:rStyle w:val="CommentReference"/>
          <w:rFonts w:ascii="Times New Roman" w:hAnsi="Times New Roman"/>
          <w:snapToGrid/>
          <w:lang w:bidi="ar-SA"/>
        </w:rPr>
        <w:commentReference w:id="20"/>
      </w:r>
    </w:p>
    <w:p w14:paraId="19F0E6E6" w14:textId="77777777" w:rsidR="00181401" w:rsidRPr="00325902" w:rsidRDefault="00181401" w:rsidP="00181401">
      <w:pPr>
        <w:pStyle w:val="MDPI21heading1"/>
      </w:pPr>
      <w:r w:rsidRPr="00325902">
        <w:t>References</w:t>
      </w:r>
    </w:p>
    <w:p w14:paraId="3D15A3FC" w14:textId="045CB42C" w:rsidR="000E5A8D" w:rsidRPr="000E5A8D" w:rsidRDefault="00F15C55" w:rsidP="000E5A8D">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0E5A8D" w:rsidRPr="000E5A8D">
        <w:rPr>
          <w:rFonts w:ascii="Palatino Linotype" w:hAnsi="Palatino Linotype"/>
          <w:noProof/>
          <w:sz w:val="18"/>
        </w:rPr>
        <w:t xml:space="preserve">1. </w:t>
      </w:r>
      <w:r w:rsidR="000E5A8D" w:rsidRPr="000E5A8D">
        <w:rPr>
          <w:rFonts w:ascii="Palatino Linotype" w:hAnsi="Palatino Linotype"/>
          <w:noProof/>
          <w:sz w:val="18"/>
        </w:rPr>
        <w:tab/>
        <w:t xml:space="preserve">Ju, B.; Zhang, Q.; Ge, X.; Wang, R.; Yu, J.; Shan, S.; Zhou, B.; Song, S.; Tang, X.; Yu, J.; et al. Potent human neutralizing antibodies elicited by SARS-CoV-2 infection. </w:t>
      </w:r>
      <w:r w:rsidR="000E5A8D" w:rsidRPr="000E5A8D">
        <w:rPr>
          <w:rFonts w:ascii="Palatino Linotype" w:hAnsi="Palatino Linotype"/>
          <w:i/>
          <w:iCs/>
          <w:noProof/>
          <w:sz w:val="18"/>
        </w:rPr>
        <w:t>bioRxiv</w:t>
      </w:r>
      <w:r w:rsidR="000E5A8D" w:rsidRPr="000E5A8D">
        <w:rPr>
          <w:rFonts w:ascii="Palatino Linotype" w:hAnsi="Palatino Linotype"/>
          <w:noProof/>
          <w:sz w:val="18"/>
        </w:rPr>
        <w:t xml:space="preserve"> </w:t>
      </w:r>
      <w:r w:rsidR="000E5A8D" w:rsidRPr="000E5A8D">
        <w:rPr>
          <w:rFonts w:ascii="Palatino Linotype" w:hAnsi="Palatino Linotype"/>
          <w:b/>
          <w:bCs/>
          <w:noProof/>
          <w:sz w:val="18"/>
        </w:rPr>
        <w:t>2020</w:t>
      </w:r>
      <w:r w:rsidR="000E5A8D" w:rsidRPr="000E5A8D">
        <w:rPr>
          <w:rFonts w:ascii="Palatino Linotype" w:hAnsi="Palatino Linotype"/>
          <w:noProof/>
          <w:sz w:val="18"/>
        </w:rPr>
        <w:t>, doi:10.1101/2020.03.21.990770.</w:t>
      </w:r>
    </w:p>
    <w:p w14:paraId="0240D71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 </w:t>
      </w:r>
      <w:r w:rsidRPr="000E5A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24.006544.</w:t>
      </w:r>
    </w:p>
    <w:p w14:paraId="0C8826F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 </w:t>
      </w:r>
      <w:r w:rsidRPr="000E5A8D">
        <w:rPr>
          <w:rFonts w:ascii="Palatino Linotype" w:hAnsi="Palatino Linotype"/>
          <w:noProof/>
          <w:sz w:val="18"/>
        </w:rPr>
        <w:tab/>
        <w:t xml:space="preserve">Zhao, J.; Yuan, Q.; Wang, H.; Liu, W.; Liao, X.; Su, Y.; Wang, X.; Yuan, J.; Li, T.; Li, J.; et al. Antibody Responses to SARS-CoV-2 in Patients of Novel Coronavirus Disease 2019. </w:t>
      </w:r>
      <w:r w:rsidRPr="000E5A8D">
        <w:rPr>
          <w:rFonts w:ascii="Palatino Linotype" w:hAnsi="Palatino Linotype"/>
          <w:i/>
          <w:iCs/>
          <w:noProof/>
          <w:sz w:val="18"/>
        </w:rPr>
        <w:t>SSRN Electron. J.</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2139/ssrn.3546052.</w:t>
      </w:r>
    </w:p>
    <w:p w14:paraId="5E4C49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 </w:t>
      </w:r>
      <w:r w:rsidRPr="000E5A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30.20047365.</w:t>
      </w:r>
    </w:p>
    <w:p w14:paraId="2FB317D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5. </w:t>
      </w:r>
      <w:r w:rsidRPr="000E5A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8.20038018.</w:t>
      </w:r>
    </w:p>
    <w:p w14:paraId="04A5EE1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6. </w:t>
      </w:r>
      <w:r w:rsidRPr="000E5A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3201/eid2607.200841.</w:t>
      </w:r>
    </w:p>
    <w:p w14:paraId="6CABCC8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7. </w:t>
      </w:r>
      <w:r w:rsidRPr="000E5A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0E5A8D">
        <w:rPr>
          <w:rFonts w:ascii="Palatino Linotype" w:hAnsi="Palatino Linotype"/>
          <w:i/>
          <w:iCs/>
          <w:noProof/>
          <w:sz w:val="18"/>
        </w:rPr>
        <w:t>PLoS Pathog.</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1371/journal.ppat.1006601.</w:t>
      </w:r>
    </w:p>
    <w:p w14:paraId="15D277F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8. </w:t>
      </w:r>
      <w:r w:rsidRPr="000E5A8D">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4652050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9. </w:t>
      </w:r>
      <w:r w:rsidRPr="000E5A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0E5A8D">
        <w:rPr>
          <w:rFonts w:ascii="Palatino Linotype" w:hAnsi="Palatino Linotype"/>
          <w:i/>
          <w:iCs/>
          <w:noProof/>
          <w:sz w:val="18"/>
        </w:rPr>
        <w:t>Nat. Rev. Microbiol.</w:t>
      </w:r>
      <w:r w:rsidRPr="000E5A8D">
        <w:rPr>
          <w:rFonts w:ascii="Palatino Linotype" w:hAnsi="Palatino Linotype"/>
          <w:noProof/>
          <w:sz w:val="18"/>
        </w:rPr>
        <w:t xml:space="preserve"> 2008.</w:t>
      </w:r>
    </w:p>
    <w:p w14:paraId="5398528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0. </w:t>
      </w:r>
      <w:r w:rsidRPr="000E5A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0E5A8D">
        <w:rPr>
          <w:rFonts w:ascii="Palatino Linotype" w:hAnsi="Palatino Linotype"/>
          <w:i/>
          <w:iCs/>
          <w:noProof/>
          <w:sz w:val="18"/>
        </w:rPr>
        <w:t>Cell Host Microbe</w:t>
      </w:r>
      <w:r w:rsidRPr="000E5A8D">
        <w:rPr>
          <w:rFonts w:ascii="Palatino Linotype" w:hAnsi="Palatino Linotype"/>
          <w:noProof/>
          <w:sz w:val="18"/>
        </w:rPr>
        <w:t xml:space="preserve"> </w:t>
      </w:r>
      <w:r w:rsidRPr="000E5A8D">
        <w:rPr>
          <w:rFonts w:ascii="Palatino Linotype" w:hAnsi="Palatino Linotype"/>
          <w:b/>
          <w:bCs/>
          <w:noProof/>
          <w:sz w:val="18"/>
        </w:rPr>
        <w:t>2018</w:t>
      </w:r>
      <w:r w:rsidRPr="000E5A8D">
        <w:rPr>
          <w:rFonts w:ascii="Palatino Linotype" w:hAnsi="Palatino Linotype"/>
          <w:noProof/>
          <w:sz w:val="18"/>
        </w:rPr>
        <w:t>, doi:10.1016/j.chom.2018.07.009.</w:t>
      </w:r>
    </w:p>
    <w:p w14:paraId="15A410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1. </w:t>
      </w:r>
      <w:r w:rsidRPr="000E5A8D">
        <w:rPr>
          <w:rFonts w:ascii="Palatino Linotype" w:hAnsi="Palatino Linotype"/>
          <w:noProof/>
          <w:sz w:val="18"/>
        </w:rPr>
        <w:tab/>
        <w:t xml:space="preserve">Lv, H.; Wu, N.C.; Tsang, O.T.-Y.; Yuan, M.; Perera, R.A.P.M.; Leung, W.S.; So, R.T.Y.; Chan, J.M.C.; Yip, </w:t>
      </w:r>
      <w:r w:rsidRPr="000E5A8D">
        <w:rPr>
          <w:rFonts w:ascii="Palatino Linotype" w:hAnsi="Palatino Linotype"/>
          <w:noProof/>
          <w:sz w:val="18"/>
        </w:rPr>
        <w:lastRenderedPageBreak/>
        <w:t xml:space="preserve">G.K.; Chik, T.S.H.; et al. Cross-reactive antibody response between SARS-CoV-2 and SARS-CoV infection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5.993097.</w:t>
      </w:r>
    </w:p>
    <w:p w14:paraId="5217866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2. </w:t>
      </w:r>
      <w:r w:rsidRPr="000E5A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4.07.023903.</w:t>
      </w:r>
    </w:p>
    <w:p w14:paraId="6B8B34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3. </w:t>
      </w:r>
      <w:r w:rsidRPr="000E5A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0E5A8D">
        <w:rPr>
          <w:rFonts w:ascii="Palatino Linotype" w:hAnsi="Palatino Linotype"/>
          <w:i/>
          <w:iCs/>
          <w:noProof/>
          <w:sz w:val="18"/>
        </w:rPr>
        <w:t>Clin. Vaccine Immunol.</w:t>
      </w:r>
      <w:r w:rsidRPr="000E5A8D">
        <w:rPr>
          <w:rFonts w:ascii="Palatino Linotype" w:hAnsi="Palatino Linotype"/>
          <w:noProof/>
          <w:sz w:val="18"/>
        </w:rPr>
        <w:t xml:space="preserve"> </w:t>
      </w:r>
      <w:r w:rsidRPr="000E5A8D">
        <w:rPr>
          <w:rFonts w:ascii="Palatino Linotype" w:hAnsi="Palatino Linotype"/>
          <w:b/>
          <w:bCs/>
          <w:noProof/>
          <w:sz w:val="18"/>
        </w:rPr>
        <w:t>2012</w:t>
      </w:r>
      <w:r w:rsidRPr="000E5A8D">
        <w:rPr>
          <w:rFonts w:ascii="Palatino Linotype" w:hAnsi="Palatino Linotype"/>
          <w:noProof/>
          <w:sz w:val="18"/>
        </w:rPr>
        <w:t>, doi:10.1128/CVI.00081-12.</w:t>
      </w:r>
    </w:p>
    <w:p w14:paraId="5667C0E5"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4. </w:t>
      </w:r>
      <w:r w:rsidRPr="000E5A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0E5A8D">
        <w:rPr>
          <w:rFonts w:ascii="Palatino Linotype" w:hAnsi="Palatino Linotype"/>
          <w:i/>
          <w:iCs/>
          <w:noProof/>
          <w:sz w:val="18"/>
        </w:rPr>
        <w:t>Viral Immunol.</w:t>
      </w:r>
      <w:r w:rsidRPr="000E5A8D">
        <w:rPr>
          <w:rFonts w:ascii="Palatino Linotype" w:hAnsi="Palatino Linotype"/>
          <w:noProof/>
          <w:sz w:val="18"/>
        </w:rPr>
        <w:t xml:space="preserve"> </w:t>
      </w:r>
      <w:r w:rsidRPr="000E5A8D">
        <w:rPr>
          <w:rFonts w:ascii="Palatino Linotype" w:hAnsi="Palatino Linotype"/>
          <w:b/>
          <w:bCs/>
          <w:noProof/>
          <w:sz w:val="18"/>
        </w:rPr>
        <w:t>2014</w:t>
      </w:r>
      <w:r w:rsidRPr="000E5A8D">
        <w:rPr>
          <w:rFonts w:ascii="Palatino Linotype" w:hAnsi="Palatino Linotype"/>
          <w:noProof/>
          <w:sz w:val="18"/>
        </w:rPr>
        <w:t>, doi:10.1089/vim.2014.0061.</w:t>
      </w:r>
    </w:p>
    <w:p w14:paraId="655FF61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5. </w:t>
      </w:r>
      <w:r w:rsidRPr="000E5A8D">
        <w:rPr>
          <w:rFonts w:ascii="Palatino Linotype" w:hAnsi="Palatino Linotype"/>
          <w:noProof/>
          <w:sz w:val="18"/>
        </w:rPr>
        <w:tab/>
        <w:t xml:space="preserve">Callow, K.A.; Parry, H.F.; Sergeant, M.; Tyrrell, D.A.J. The time course of the immune response to experimental coronavirus infection of man. </w:t>
      </w:r>
      <w:r w:rsidRPr="000E5A8D">
        <w:rPr>
          <w:rFonts w:ascii="Palatino Linotype" w:hAnsi="Palatino Linotype"/>
          <w:i/>
          <w:iCs/>
          <w:noProof/>
          <w:sz w:val="18"/>
        </w:rPr>
        <w:t>Epidemiol. Infect.</w:t>
      </w:r>
      <w:r w:rsidRPr="000E5A8D">
        <w:rPr>
          <w:rFonts w:ascii="Palatino Linotype" w:hAnsi="Palatino Linotype"/>
          <w:noProof/>
          <w:sz w:val="18"/>
        </w:rPr>
        <w:t xml:space="preserve"> </w:t>
      </w:r>
      <w:r w:rsidRPr="000E5A8D">
        <w:rPr>
          <w:rFonts w:ascii="Palatino Linotype" w:hAnsi="Palatino Linotype"/>
          <w:b/>
          <w:bCs/>
          <w:noProof/>
          <w:sz w:val="18"/>
        </w:rPr>
        <w:t>1990</w:t>
      </w:r>
      <w:r w:rsidRPr="000E5A8D">
        <w:rPr>
          <w:rFonts w:ascii="Palatino Linotype" w:hAnsi="Palatino Linotype"/>
          <w:noProof/>
          <w:sz w:val="18"/>
        </w:rPr>
        <w:t>, doi:10.1017/S0950268800048019.</w:t>
      </w:r>
    </w:p>
    <w:p w14:paraId="2D71D07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6. </w:t>
      </w:r>
      <w:r w:rsidRPr="000E5A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0E5A8D">
        <w:rPr>
          <w:rFonts w:ascii="Palatino Linotype" w:hAnsi="Palatino Linotype"/>
          <w:i/>
          <w:iCs/>
          <w:noProof/>
          <w:sz w:val="18"/>
        </w:rPr>
        <w:t>J. Med. Virol.</w:t>
      </w:r>
      <w:r w:rsidRPr="000E5A8D">
        <w:rPr>
          <w:rFonts w:ascii="Palatino Linotype" w:hAnsi="Palatino Linotype"/>
          <w:noProof/>
          <w:sz w:val="18"/>
        </w:rPr>
        <w:t xml:space="preserve"> </w:t>
      </w:r>
      <w:r w:rsidRPr="000E5A8D">
        <w:rPr>
          <w:rFonts w:ascii="Palatino Linotype" w:hAnsi="Palatino Linotype"/>
          <w:b/>
          <w:bCs/>
          <w:noProof/>
          <w:sz w:val="18"/>
        </w:rPr>
        <w:t>1984</w:t>
      </w:r>
      <w:r w:rsidRPr="000E5A8D">
        <w:rPr>
          <w:rFonts w:ascii="Palatino Linotype" w:hAnsi="Palatino Linotype"/>
          <w:noProof/>
          <w:sz w:val="18"/>
        </w:rPr>
        <w:t>, doi:10.1002/jmv.1890130208.</w:t>
      </w:r>
    </w:p>
    <w:p w14:paraId="025635F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7. </w:t>
      </w:r>
      <w:r w:rsidRPr="000E5A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7.3572-3577.2004.</w:t>
      </w:r>
    </w:p>
    <w:p w14:paraId="406170C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8. </w:t>
      </w:r>
      <w:r w:rsidRPr="000E5A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0E5A8D">
        <w:rPr>
          <w:rFonts w:ascii="Palatino Linotype" w:hAnsi="Palatino Linotype"/>
          <w:i/>
          <w:iCs/>
          <w:noProof/>
          <w:sz w:val="18"/>
        </w:rPr>
        <w:t>Virology</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16/j.virol.2005.06.016.</w:t>
      </w:r>
    </w:p>
    <w:p w14:paraId="752FEAD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9. </w:t>
      </w:r>
      <w:r w:rsidRPr="000E5A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0E5A8D">
        <w:rPr>
          <w:rFonts w:ascii="Palatino Linotype" w:hAnsi="Palatino Linotype"/>
          <w:i/>
          <w:iCs/>
          <w:noProof/>
          <w:sz w:val="18"/>
        </w:rPr>
        <w:t>Clin. Microbiol. Infect.</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11/j.1469-0691.2004.00956.x.</w:t>
      </w:r>
    </w:p>
    <w:p w14:paraId="4A51309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0. </w:t>
      </w:r>
      <w:r w:rsidRPr="000E5A8D">
        <w:rPr>
          <w:rFonts w:ascii="Palatino Linotype" w:hAnsi="Palatino Linotype"/>
          <w:noProof/>
          <w:sz w:val="18"/>
        </w:rPr>
        <w:tab/>
        <w:t xml:space="preserve">Cheng, Y.; Wong, R.; Soo, Y.O.Y.; Wong, W.S.; Lee, C.K.; Ng, M.H.L.; Chan, P.; Wong, K.C.; Leung, C.B.; Cheng, G. Use of convalescent plasma therapy in SARS patients in Hong Kong. </w:t>
      </w:r>
      <w:r w:rsidRPr="000E5A8D">
        <w:rPr>
          <w:rFonts w:ascii="Palatino Linotype" w:hAnsi="Palatino Linotype"/>
          <w:i/>
          <w:iCs/>
          <w:noProof/>
          <w:sz w:val="18"/>
        </w:rPr>
        <w:t>Eur. J. Clin. Microbiol.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07/s10096-004-1271-9.</w:t>
      </w:r>
    </w:p>
    <w:p w14:paraId="27C10B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1. </w:t>
      </w:r>
      <w:r w:rsidRPr="000E5A8D">
        <w:rPr>
          <w:rFonts w:ascii="Palatino Linotype" w:hAnsi="Palatino Linotype"/>
          <w:noProof/>
          <w:sz w:val="18"/>
        </w:rPr>
        <w:tab/>
        <w:t xml:space="preserve">Duan, K.; Liu, B.; Li, C.; Zhang, H.; Yu, T.; Qu, J.; Zhou, M.; Chen, L.; Meng, S.; Hu, Y.; et al. Effectiveness of convalescent plasma therapy in severe COVID-19 patients. </w:t>
      </w:r>
      <w:r w:rsidRPr="000E5A8D">
        <w:rPr>
          <w:rFonts w:ascii="Palatino Linotype" w:hAnsi="Palatino Linotype"/>
          <w:i/>
          <w:iCs/>
          <w:noProof/>
          <w:sz w:val="18"/>
        </w:rPr>
        <w:t>Proc. Natl. Acad. Sci. U. S. A.</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73/pnas.2004168117.</w:t>
      </w:r>
    </w:p>
    <w:p w14:paraId="33D9C1F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2. </w:t>
      </w:r>
      <w:r w:rsidRPr="000E5A8D">
        <w:rPr>
          <w:rFonts w:ascii="Palatino Linotype" w:hAnsi="Palatino Linotype"/>
          <w:noProof/>
          <w:sz w:val="18"/>
        </w:rPr>
        <w:tab/>
        <w:t>Amanat, F.; Nguyen, T.; Chromikova, V.; Strohmeier, S.; Stadlbauer, D.; Javier, A.; Jiang, K.; Asthagiri-</w:t>
      </w:r>
      <w:r w:rsidRPr="000E5A8D">
        <w:rPr>
          <w:rFonts w:ascii="Palatino Linotype" w:hAnsi="Palatino Linotype"/>
          <w:noProof/>
          <w:sz w:val="18"/>
        </w:rPr>
        <w:lastRenderedPageBreak/>
        <w:t xml:space="preserve">Arunkumar, G.; Polanco, J.; Bermudez-Gonzalez, M.; et al. A serological assay to detect SARS-CoV-2 seroconversion in huma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7.20037713.</w:t>
      </w:r>
    </w:p>
    <w:p w14:paraId="43F3C6A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3. </w:t>
      </w:r>
      <w:r w:rsidRPr="000E5A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w:t>
      </w:r>
    </w:p>
    <w:p w14:paraId="7A19A46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4. </w:t>
      </w:r>
      <w:r w:rsidRPr="000E5A8D">
        <w:rPr>
          <w:rFonts w:ascii="Palatino Linotype" w:hAnsi="Palatino Linotype"/>
          <w:noProof/>
          <w:sz w:val="18"/>
        </w:rPr>
        <w:tab/>
        <w:t xml:space="preserve">Walls, A.C.; Park, Y.J.; Tortorici, M.A.; Wall, A.; McGuire, A.T.; Veesler, D. Structure, Function, and Antigenicity of the SARS-CoV-2 Spike Glycoprotein.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8.</w:t>
      </w:r>
    </w:p>
    <w:p w14:paraId="44C5D1A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5. </w:t>
      </w:r>
      <w:r w:rsidRPr="000E5A8D">
        <w:rPr>
          <w:rFonts w:ascii="Palatino Linotype" w:hAnsi="Palatino Linotype"/>
          <w:noProof/>
          <w:sz w:val="18"/>
        </w:rPr>
        <w:tab/>
        <w:t xml:space="preserve">Letko, M.; Marzi, A.; Munster, V. Functional assessment of cell entry and receptor usage for SARS-CoV-2 and other lineage B betacoronaviruses. </w:t>
      </w:r>
      <w:r w:rsidRPr="000E5A8D">
        <w:rPr>
          <w:rFonts w:ascii="Palatino Linotype" w:hAnsi="Palatino Linotype"/>
          <w:i/>
          <w:iCs/>
          <w:noProof/>
          <w:sz w:val="18"/>
        </w:rPr>
        <w:t>Nat. Microbio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64-020-0688-y.</w:t>
      </w:r>
    </w:p>
    <w:p w14:paraId="740998D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6. </w:t>
      </w:r>
      <w:r w:rsidRPr="000E5A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99/vir.0.80955-0.</w:t>
      </w:r>
    </w:p>
    <w:p w14:paraId="2F3A26E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7. </w:t>
      </w:r>
      <w:r w:rsidRPr="000E5A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3201/eid1103.040906.</w:t>
      </w:r>
    </w:p>
    <w:p w14:paraId="64F37D3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8. </w:t>
      </w:r>
      <w:r w:rsidRPr="000E5A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21769/bioprotoc.2514.</w:t>
      </w:r>
    </w:p>
    <w:p w14:paraId="6C17157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9. </w:t>
      </w:r>
      <w:r w:rsidRPr="000E5A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0E5A8D">
        <w:rPr>
          <w:rFonts w:ascii="Palatino Linotype" w:hAnsi="Palatino Linotype"/>
          <w:i/>
          <w:iCs/>
          <w:noProof/>
          <w:sz w:val="18"/>
        </w:rPr>
        <w:t>Bing Du Xue Bao</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w:t>
      </w:r>
    </w:p>
    <w:p w14:paraId="4C9EA34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0. </w:t>
      </w:r>
      <w:r w:rsidRPr="000E5A8D">
        <w:rPr>
          <w:rFonts w:ascii="Palatino Linotype" w:hAnsi="Palatino Linotype"/>
          <w:noProof/>
          <w:sz w:val="18"/>
        </w:rPr>
        <w:tab/>
        <w:t xml:space="preserve">Grehan, K.; Ferrara, F.; Temperton, N. An optimised method for the production of MERS-CoV spike expressing viral pseudotypes. </w:t>
      </w:r>
      <w:r w:rsidRPr="000E5A8D">
        <w:rPr>
          <w:rFonts w:ascii="Palatino Linotype" w:hAnsi="Palatino Linotype"/>
          <w:i/>
          <w:iCs/>
          <w:noProof/>
          <w:sz w:val="18"/>
        </w:rPr>
        <w:t>MethodsX</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16/j.mex.2015.09.003.</w:t>
      </w:r>
    </w:p>
    <w:p w14:paraId="7CEAFE8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1. </w:t>
      </w:r>
      <w:r w:rsidRPr="000E5A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0E5A8D">
        <w:rPr>
          <w:rFonts w:ascii="Palatino Linotype" w:hAnsi="Palatino Linotype"/>
          <w:i/>
          <w:iCs/>
          <w:noProof/>
          <w:sz w:val="18"/>
        </w:rPr>
        <w:t>Access Microbiol.</w:t>
      </w:r>
      <w:r w:rsidRPr="000E5A8D">
        <w:rPr>
          <w:rFonts w:ascii="Palatino Linotype" w:hAnsi="Palatino Linotype"/>
          <w:noProof/>
          <w:sz w:val="18"/>
        </w:rPr>
        <w:t xml:space="preserve"> </w:t>
      </w:r>
      <w:r w:rsidRPr="000E5A8D">
        <w:rPr>
          <w:rFonts w:ascii="Palatino Linotype" w:hAnsi="Palatino Linotype"/>
          <w:b/>
          <w:bCs/>
          <w:noProof/>
          <w:sz w:val="18"/>
        </w:rPr>
        <w:t>2019</w:t>
      </w:r>
      <w:r w:rsidRPr="000E5A8D">
        <w:rPr>
          <w:rFonts w:ascii="Palatino Linotype" w:hAnsi="Palatino Linotype"/>
          <w:noProof/>
          <w:sz w:val="18"/>
        </w:rPr>
        <w:t>, doi:10.1099/acmi.0.000057.</w:t>
      </w:r>
    </w:p>
    <w:p w14:paraId="5E32BD0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2. </w:t>
      </w:r>
      <w:r w:rsidRPr="000E5A8D">
        <w:rPr>
          <w:rFonts w:ascii="Palatino Linotype" w:hAnsi="Palatino Linotype"/>
          <w:noProof/>
          <w:sz w:val="18"/>
        </w:rPr>
        <w:tab/>
        <w:t xml:space="preserve">Millet, J.; Whittaker, G. Murine Leukemia Virus (MLV)-based Coronavirus Spike-pseudotyped Particle Production and Infection.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6</w:t>
      </w:r>
      <w:r w:rsidRPr="000E5A8D">
        <w:rPr>
          <w:rFonts w:ascii="Palatino Linotype" w:hAnsi="Palatino Linotype"/>
          <w:noProof/>
          <w:sz w:val="18"/>
        </w:rPr>
        <w:t>, doi:10.21769/bioprotoc.2035.</w:t>
      </w:r>
    </w:p>
    <w:p w14:paraId="5B89D2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3. </w:t>
      </w:r>
      <w:r w:rsidRPr="000E5A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0E5A8D">
        <w:rPr>
          <w:rFonts w:ascii="Palatino Linotype" w:hAnsi="Palatino Linotype"/>
          <w:i/>
          <w:iCs/>
          <w:noProof/>
          <w:sz w:val="18"/>
        </w:rPr>
        <w:t>Nat. Commun.</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467-020-15562-9.</w:t>
      </w:r>
    </w:p>
    <w:p w14:paraId="51543AB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4. </w:t>
      </w:r>
      <w:r w:rsidRPr="000E5A8D">
        <w:rPr>
          <w:rFonts w:ascii="Palatino Linotype" w:hAnsi="Palatino Linotype"/>
          <w:noProof/>
          <w:sz w:val="18"/>
        </w:rPr>
        <w:tab/>
        <w:t xml:space="preserve">Quinlan, B.D.; Mou, H.; Zhang, L.; Guo, Y.; He, W.; Ojha, A.; Parcells, M.S.; Luo, G.; Li, W.; Zhong, G.; </w:t>
      </w:r>
      <w:r w:rsidRPr="000E5A8D">
        <w:rPr>
          <w:rFonts w:ascii="Palatino Linotype" w:hAnsi="Palatino Linotype"/>
          <w:noProof/>
          <w:sz w:val="18"/>
        </w:rPr>
        <w:lastRenderedPageBreak/>
        <w:t xml:space="preserve">et al. The SARS-CoV-2 receptor-binding domain elicits a potent neutralizing response without antibody-dependent enhancement.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10.036418, doi:10.1101/2020.04.10.036418.</w:t>
      </w:r>
    </w:p>
    <w:p w14:paraId="275C76C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5. </w:t>
      </w:r>
      <w:r w:rsidRPr="000E5A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08.026948, doi:10.1101/2020.04.08.026948.</w:t>
      </w:r>
    </w:p>
    <w:p w14:paraId="2145D8B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6. </w:t>
      </w:r>
      <w:r w:rsidRPr="000E5A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0E5A8D">
        <w:rPr>
          <w:rFonts w:ascii="Palatino Linotype" w:hAnsi="Palatino Linotype"/>
          <w:i/>
          <w:iCs/>
          <w:noProof/>
          <w:sz w:val="18"/>
        </w:rPr>
        <w:t>Emerg. Microbes Infect.</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80/22221751.2020.1743767.</w:t>
      </w:r>
    </w:p>
    <w:p w14:paraId="0F98645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7. </w:t>
      </w:r>
      <w:r w:rsidRPr="000E5A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2.</w:t>
      </w:r>
    </w:p>
    <w:p w14:paraId="644F02D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8. </w:t>
      </w:r>
      <w:r w:rsidRPr="000E5A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0E5A8D">
        <w:rPr>
          <w:rFonts w:ascii="Palatino Linotype" w:hAnsi="Palatino Linotype"/>
          <w:i/>
          <w:iCs/>
          <w:noProof/>
          <w:sz w:val="18"/>
        </w:rPr>
        <w:t>Science (80-. ).</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26/science.aax0902.</w:t>
      </w:r>
    </w:p>
    <w:p w14:paraId="462E22F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9. </w:t>
      </w:r>
      <w:r w:rsidRPr="000E5A8D">
        <w:rPr>
          <w:rFonts w:ascii="Palatino Linotype" w:hAnsi="Palatino Linotype"/>
          <w:noProof/>
          <w:sz w:val="18"/>
        </w:rPr>
        <w:tab/>
        <w:t xml:space="preserve">Wu, F.; Zhao, S.; Yu, B.; Chen, Y.M.; Wang, W.; Song, Z.G.; Hu, Y.; Tao, Z.W.; Tian, J.H.; Pei, Y.Y.; et al. A new coronavirus associated with human respiratory disease in China. </w:t>
      </w:r>
      <w:r w:rsidRPr="000E5A8D">
        <w:rPr>
          <w:rFonts w:ascii="Palatino Linotype" w:hAnsi="Palatino Linotype"/>
          <w:i/>
          <w:iCs/>
          <w:noProof/>
          <w:sz w:val="18"/>
        </w:rPr>
        <w:t>Natur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86-020-2008-3.</w:t>
      </w:r>
    </w:p>
    <w:p w14:paraId="7300448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0. </w:t>
      </w:r>
      <w:r w:rsidRPr="000E5A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 doi:10.1128/jvi.02146-06.</w:t>
      </w:r>
    </w:p>
    <w:p w14:paraId="6C51F75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1. </w:t>
      </w:r>
      <w:r w:rsidRPr="000E5A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17.9007-9015.2004.</w:t>
      </w:r>
    </w:p>
    <w:p w14:paraId="1F8A87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2. </w:t>
      </w:r>
      <w:r w:rsidRPr="000E5A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9</w:t>
      </w:r>
      <w:r w:rsidRPr="000E5A8D">
        <w:rPr>
          <w:rFonts w:ascii="Palatino Linotype" w:hAnsi="Palatino Linotype"/>
          <w:noProof/>
          <w:sz w:val="18"/>
        </w:rPr>
        <w:t>, doi:10.1099/vir.0.009704-0.</w:t>
      </w:r>
    </w:p>
    <w:p w14:paraId="2083747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3. </w:t>
      </w:r>
      <w:r w:rsidRPr="000E5A8D">
        <w:rPr>
          <w:rFonts w:ascii="Palatino Linotype" w:hAnsi="Palatino Linotype"/>
          <w:noProof/>
          <w:sz w:val="18"/>
        </w:rPr>
        <w:tab/>
        <w:t xml:space="preserve">Jiang, W.; Hua, R.; Wei, M.; Li, C.; Qiu, Z.; Yang, X.; Zhang, C. An optimized method for high-titer lentivirus preparations without ultracentrifugation. </w:t>
      </w:r>
      <w:r w:rsidRPr="000E5A8D">
        <w:rPr>
          <w:rFonts w:ascii="Palatino Linotype" w:hAnsi="Palatino Linotype"/>
          <w:i/>
          <w:iCs/>
          <w:noProof/>
          <w:sz w:val="18"/>
        </w:rPr>
        <w:t>Sci. Rep.</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38/srep13875.</w:t>
      </w:r>
    </w:p>
    <w:p w14:paraId="6E183F7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4. </w:t>
      </w:r>
      <w:r w:rsidRPr="000E5A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0E5A8D">
        <w:rPr>
          <w:rFonts w:ascii="Palatino Linotype" w:hAnsi="Palatino Linotype"/>
          <w:i/>
          <w:iCs/>
          <w:noProof/>
          <w:sz w:val="18"/>
        </w:rPr>
        <w:t>BMC Biotechnol.</w:t>
      </w:r>
      <w:r w:rsidRPr="000E5A8D">
        <w:rPr>
          <w:rFonts w:ascii="Palatino Linotype" w:hAnsi="Palatino Linotype"/>
          <w:noProof/>
          <w:sz w:val="18"/>
        </w:rPr>
        <w:t xml:space="preserve"> </w:t>
      </w:r>
      <w:r w:rsidRPr="000E5A8D">
        <w:rPr>
          <w:rFonts w:ascii="Palatino Linotype" w:hAnsi="Palatino Linotype"/>
          <w:b/>
          <w:bCs/>
          <w:noProof/>
          <w:sz w:val="18"/>
        </w:rPr>
        <w:t>2013</w:t>
      </w:r>
      <w:r w:rsidRPr="000E5A8D">
        <w:rPr>
          <w:rFonts w:ascii="Palatino Linotype" w:hAnsi="Palatino Linotype"/>
          <w:noProof/>
          <w:sz w:val="18"/>
        </w:rPr>
        <w:t>, doi:10.1186/1472-6750-13-98.</w:t>
      </w:r>
    </w:p>
    <w:p w14:paraId="3348901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5. </w:t>
      </w:r>
      <w:r w:rsidRPr="000E5A8D">
        <w:rPr>
          <w:rFonts w:ascii="Palatino Linotype" w:hAnsi="Palatino Linotype"/>
          <w:noProof/>
          <w:sz w:val="18"/>
        </w:rPr>
        <w:tab/>
        <w:t xml:space="preserve">Lei, C.; Fu, W.; Qian, K.; Li, T.; Zhang, S.; Ding, M.; Hu, S. Potent neutralization of 2019 novel coronavirus by recombinant ACE2-Ig.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2.01.929976.</w:t>
      </w:r>
    </w:p>
    <w:p w14:paraId="01CC17E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6. </w:t>
      </w:r>
      <w:r w:rsidRPr="000E5A8D">
        <w:rPr>
          <w:rFonts w:ascii="Palatino Linotype" w:hAnsi="Palatino Linotype"/>
          <w:noProof/>
          <w:sz w:val="18"/>
        </w:rPr>
        <w:tab/>
        <w:t xml:space="preserve">Chin, A.W.H.; Chu, J.T.S.; Perera, M.R.A.; Hui, K.P.Y.; Yen, H.-L.; Chan, M.C.W.; Peiris, M.; Poon, L.L.M. Stability of SARS-CoV-2 in different environmental conditions. </w:t>
      </w:r>
      <w:r w:rsidRPr="000E5A8D">
        <w:rPr>
          <w:rFonts w:ascii="Palatino Linotype" w:hAnsi="Palatino Linotype"/>
          <w:i/>
          <w:iCs/>
          <w:noProof/>
          <w:sz w:val="18"/>
        </w:rPr>
        <w:t>The Lancet Microb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xml:space="preserve">, </w:t>
      </w:r>
      <w:r w:rsidRPr="000E5A8D">
        <w:rPr>
          <w:rFonts w:ascii="Palatino Linotype" w:hAnsi="Palatino Linotype"/>
          <w:noProof/>
          <w:sz w:val="18"/>
        </w:rPr>
        <w:lastRenderedPageBreak/>
        <w:t>doi:10.1016/s2666-5247(20)30003-3.</w:t>
      </w:r>
    </w:p>
    <w:p w14:paraId="4540212C" w14:textId="0DBCA03B" w:rsidR="00FD4509" w:rsidRDefault="00F15C55" w:rsidP="000E5A8D">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9"/>
      <w:headerReference w:type="default" r:id="rId30"/>
      <w:footerReference w:type="default" r:id="rId31"/>
      <w:headerReference w:type="first" r:id="rId32"/>
      <w:footerReference w:type="first" r:id="rId33"/>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4-16T06:36:00Z" w:initials="BPJD">
    <w:p w14:paraId="439F7A6E" w14:textId="24617444" w:rsidR="00191BDC" w:rsidRDefault="00191BDC">
      <w:pPr>
        <w:pStyle w:val="CommentText"/>
      </w:pPr>
      <w:r>
        <w:rPr>
          <w:rStyle w:val="CommentReference"/>
        </w:rPr>
        <w:annotationRef/>
      </w:r>
      <w:r>
        <w:t xml:space="preserve">Kate: The flow plot is probably fine, but I agree it would be good to re-verify expression. If you do that, we could add a line that said: expression of ACE2 remained high after X passages of the cells; the data shown here are from those passaged cells. </w:t>
      </w:r>
    </w:p>
    <w:p w14:paraId="2B77EC9C" w14:textId="77777777" w:rsidR="00191BDC" w:rsidRDefault="00191BDC">
      <w:pPr>
        <w:pStyle w:val="CommentText"/>
      </w:pPr>
    </w:p>
    <w:p w14:paraId="3B3E9637" w14:textId="71BC5922" w:rsidR="00191BDC" w:rsidRDefault="00191BDC">
      <w:pPr>
        <w:pStyle w:val="CommentText"/>
      </w:pPr>
      <w:r>
        <w:t xml:space="preserve">I gather you are still finishing collecting data from panel </w:t>
      </w:r>
      <w:proofErr w:type="gramStart"/>
      <w:r>
        <w:t>B?</w:t>
      </w:r>
      <w:proofErr w:type="gramEnd"/>
      <w:r>
        <w:t xml:space="preserve"> If you are re-collecting, it would be nice to get Spike pictures with more green cells.</w:t>
      </w:r>
    </w:p>
  </w:comment>
  <w:comment w:id="3" w:author="Bloom PhD, Jesse D" w:date="2020-04-16T06:47:00Z" w:initials="BPJD">
    <w:p w14:paraId="718D8D1E" w14:textId="0E6A51BE" w:rsidR="00191BDC" w:rsidRDefault="00191BDC">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w:t>
      </w:r>
      <w:proofErr w:type="spellStart"/>
      <w:r>
        <w:t>HAtail</w:t>
      </w:r>
      <w:proofErr w:type="spellEnd"/>
      <w:r>
        <w:t>”. Also, Adam points out x-axis should be “plasma dilution”</w:t>
      </w:r>
    </w:p>
  </w:comment>
  <w:comment w:id="4" w:author="Bloom PhD, Jesse D" w:date="2020-04-16T10:24:00Z" w:initials="BPJD">
    <w:p w14:paraId="5D611F2F" w14:textId="5B1DA95A" w:rsidR="00191BDC" w:rsidRDefault="00191BDC">
      <w:pPr>
        <w:pStyle w:val="CommentText"/>
      </w:pPr>
      <w:r>
        <w:rPr>
          <w:rStyle w:val="CommentReference"/>
        </w:rPr>
        <w:annotationRef/>
      </w:r>
      <w:r>
        <w:t>Most patients are in the range 1:500 to 1:4000, which seems like the range our final IC50 will fall in? If so, this text is OK.</w:t>
      </w:r>
    </w:p>
  </w:comment>
  <w:comment w:id="5" w:author="Bloom PhD, Jesse D" w:date="2020-04-16T10:11:00Z" w:initials="BPJD">
    <w:p w14:paraId="2CC836D6" w14:textId="33FFE5FF" w:rsidR="00191BDC" w:rsidRDefault="00191BDC">
      <w:pPr>
        <w:pStyle w:val="CommentText"/>
      </w:pPr>
      <w:r>
        <w:rPr>
          <w:rStyle w:val="CommentReference"/>
        </w:rPr>
        <w:annotationRef/>
      </w:r>
      <w:r>
        <w:t>The values reported in this prior paper are about 0.1 ug/ml, so as long as we are close that I think this text is OK.</w:t>
      </w:r>
    </w:p>
  </w:comment>
  <w:comment w:id="6" w:author="Bloom PhD, Jesse D" w:date="2020-04-16T15:52:00Z" w:initials="BPJD">
    <w:p w14:paraId="11708C36" w14:textId="18925A0F" w:rsidR="00E56CA3" w:rsidRDefault="00E56CA3">
      <w:pPr>
        <w:pStyle w:val="CommentText"/>
      </w:pPr>
      <w:r>
        <w:rPr>
          <w:rStyle w:val="CommentReference"/>
        </w:rPr>
        <w:annotationRef/>
      </w:r>
      <w:r>
        <w:t>Maybe say how you did this. “We did this by adding X ul of polybrene diluted to Y ug/ml”.</w:t>
      </w:r>
    </w:p>
  </w:comment>
  <w:comment w:id="7" w:author="Bloom PhD, Jesse D" w:date="2020-04-16T15:58:00Z" w:initials="BPJD">
    <w:p w14:paraId="7FE5FBF0" w14:textId="40FBC456" w:rsidR="00264CE4" w:rsidRDefault="00264CE4">
      <w:pPr>
        <w:pStyle w:val="CommentText"/>
      </w:pPr>
      <w:r>
        <w:rPr>
          <w:rStyle w:val="CommentReference"/>
        </w:rPr>
        <w:annotationRef/>
      </w:r>
      <w:r>
        <w:t>To be precise, I think we should give the Poisson formula, which I’ve now done.</w:t>
      </w:r>
    </w:p>
  </w:comment>
  <w:comment w:id="8" w:author="Bloom PhD, Jesse D" w:date="2020-04-16T15:59:00Z" w:initials="BPJD">
    <w:p w14:paraId="06675C80" w14:textId="1852EA3D" w:rsidR="006E166B" w:rsidRDefault="006E166B">
      <w:pPr>
        <w:pStyle w:val="CommentText"/>
      </w:pPr>
      <w:r>
        <w:rPr>
          <w:rStyle w:val="CommentReference"/>
        </w:rPr>
        <w:annotationRef/>
      </w:r>
      <w:proofErr w:type="gramStart"/>
      <w:r>
        <w:t>Also</w:t>
      </w:r>
      <w:proofErr w:type="gramEnd"/>
      <w:r>
        <w:t xml:space="preserve"> exactly what settings are done to read it? And then say, “We used a Tecan X with …”</w:t>
      </w:r>
    </w:p>
  </w:comment>
  <w:comment w:id="9" w:author="Bloom PhD, Jesse D" w:date="2020-04-16T15:59:00Z" w:initials="BPJD">
    <w:p w14:paraId="74FC0264" w14:textId="3EC18443" w:rsidR="006E166B" w:rsidRDefault="006E166B">
      <w:pPr>
        <w:pStyle w:val="CommentText"/>
      </w:pPr>
      <w:r>
        <w:rPr>
          <w:rStyle w:val="CommentReference"/>
        </w:rPr>
        <w:annotationRef/>
      </w:r>
      <w:r>
        <w:t>Add something about how to interpret or use dilutions (at least for luciferase) to ensure that you’re in the assay range.</w:t>
      </w:r>
    </w:p>
  </w:comment>
  <w:comment w:id="10" w:author="Bloom PhD, Jesse D" w:date="2020-04-16T16:01:00Z" w:initials="BPJD">
    <w:p w14:paraId="667CED66" w14:textId="66078338" w:rsidR="000F726D" w:rsidRDefault="000F726D">
      <w:pPr>
        <w:pStyle w:val="CommentText"/>
      </w:pPr>
      <w:r>
        <w:rPr>
          <w:rStyle w:val="CommentReference"/>
        </w:rPr>
        <w:annotationRef/>
      </w:r>
      <w:r>
        <w:t>Add</w:t>
      </w:r>
      <w:r w:rsidR="00313D72">
        <w:t xml:space="preserve"> this figure. I don’t think it should be Figure 4, too much detail for results. </w:t>
      </w:r>
      <w:r w:rsidR="00313D72">
        <w:t xml:space="preserve">Make a Figure 4 that is in the Methods that shows just this </w:t>
      </w:r>
      <w:r w:rsidR="00313D72">
        <w:t>layout.</w:t>
      </w:r>
    </w:p>
  </w:comment>
  <w:comment w:id="12" w:author="Bloom PhD, Jesse D" w:date="2020-04-16T16:03:00Z" w:initials="BPJD">
    <w:p w14:paraId="72ABB7C4" w14:textId="7A79764B" w:rsidR="00215D8D" w:rsidRDefault="00215D8D">
      <w:pPr>
        <w:pStyle w:val="CommentText"/>
      </w:pPr>
      <w:r>
        <w:rPr>
          <w:rStyle w:val="CommentReference"/>
        </w:rPr>
        <w:annotationRef/>
      </w:r>
      <w:r>
        <w:t>Is this plate containing the sera?</w:t>
      </w:r>
    </w:p>
  </w:comment>
  <w:comment w:id="13" w:author="Bloom PhD, Jesse D" w:date="2020-04-16T07:13:00Z" w:initials="BPJD">
    <w:p w14:paraId="3265CF5C" w14:textId="1F7C519E" w:rsidR="00191BDC" w:rsidRDefault="00191BDC">
      <w:pPr>
        <w:pStyle w:val="CommentText"/>
      </w:pPr>
      <w:r>
        <w:rPr>
          <w:rStyle w:val="CommentReference"/>
        </w:rPr>
        <w:annotationRef/>
      </w:r>
      <w:r>
        <w:t>Provide product number, explain why using. Do you ever remove this?</w:t>
      </w:r>
    </w:p>
  </w:comment>
  <w:comment w:id="11" w:author="Kate D Crawford" w:date="2020-04-15T23:42:00Z" w:initials="KDC">
    <w:p w14:paraId="3B0EBA3B" w14:textId="154F354A" w:rsidR="00191BDC" w:rsidRDefault="00191BDC">
      <w:pPr>
        <w:pStyle w:val="CommentText"/>
      </w:pPr>
      <w:r>
        <w:rPr>
          <w:rStyle w:val="CommentReference"/>
        </w:rPr>
        <w:annotationRef/>
      </w:r>
      <w:proofErr w:type="gramStart"/>
      <w:r>
        <w:t>This needs</w:t>
      </w:r>
      <w:proofErr w:type="gramEnd"/>
      <w:r>
        <w:t xml:space="preserve"> work. I’m also feeling like the imperative aspect may not make the most sense. Just let me know what you think. Essentially, the only somewhat interesting part is that, to avoid having to disrupt the cells, I seed them in 50 </w:t>
      </w:r>
      <w:proofErr w:type="spellStart"/>
      <w:r>
        <w:t>uL</w:t>
      </w:r>
      <w:proofErr w:type="spellEnd"/>
      <w:r>
        <w:t xml:space="preserve"> and then add 100 </w:t>
      </w:r>
      <w:proofErr w:type="spellStart"/>
      <w:r>
        <w:t>uL</w:t>
      </w:r>
      <w:proofErr w:type="spellEnd"/>
      <w:r>
        <w:t xml:space="preserve"> virus + serum to that (and then don’t change the media). Additionally, this is mostly just cute, but I like that the cells are actually at the same concentration for seeding for transfection and infection, just different volumes.</w:t>
      </w:r>
    </w:p>
  </w:comment>
  <w:comment w:id="14" w:author="Bloom PhD, Jesse D" w:date="2020-04-16T07:13:00Z" w:initials="BPJD">
    <w:p w14:paraId="5CC113BF" w14:textId="0FD034A1" w:rsidR="00191BDC" w:rsidRDefault="00191BDC">
      <w:pPr>
        <w:pStyle w:val="CommentText"/>
      </w:pPr>
      <w:r>
        <w:rPr>
          <w:rStyle w:val="CommentReference"/>
        </w:rPr>
        <w:annotationRef/>
      </w:r>
      <w:r>
        <w:t>Explain how this is done briefly or explicitly refer back to prior section that details that.</w:t>
      </w:r>
    </w:p>
  </w:comment>
  <w:comment w:id="15" w:author="Bloom PhD, Jesse D" w:date="2020-04-16T16:03:00Z" w:initials="BPJD">
    <w:p w14:paraId="47E32CDA" w14:textId="5AFE6174" w:rsidR="00313D72" w:rsidRDefault="00313D72">
      <w:pPr>
        <w:pStyle w:val="CommentText"/>
      </w:pPr>
      <w:r>
        <w:rPr>
          <w:rStyle w:val="CommentReference"/>
        </w:rPr>
        <w:annotationRef/>
      </w:r>
      <w:r>
        <w:t>You could potentially add: Plot the data. For the curves shown in Figure 4, we fit and plotted the data using X</w:t>
      </w:r>
    </w:p>
  </w:comment>
  <w:comment w:id="16" w:author="Kate D Crawford" w:date="2020-04-15T23:55:00Z" w:initials="KDC">
    <w:p w14:paraId="623AA66A" w14:textId="77777777" w:rsidR="00191BDC" w:rsidRDefault="00191BDC">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p w14:paraId="34C93ADC" w14:textId="008750FD" w:rsidR="00191BDC" w:rsidRDefault="00191BDC">
      <w:pPr>
        <w:pStyle w:val="CommentText"/>
      </w:pPr>
    </w:p>
  </w:comment>
  <w:comment w:id="17" w:author="Bloom PhD, Jesse D" w:date="2020-04-16T07:25:00Z" w:initials="BPJD">
    <w:p w14:paraId="45150229" w14:textId="62146BBD" w:rsidR="00191BDC" w:rsidRDefault="00191BDC">
      <w:pPr>
        <w:pStyle w:val="CommentText"/>
      </w:pPr>
      <w:r>
        <w:rPr>
          <w:rStyle w:val="CommentReference"/>
        </w:rPr>
        <w:annotationRef/>
      </w:r>
      <w:r>
        <w:t xml:space="preserve">I can finish </w:t>
      </w:r>
      <w:proofErr w:type="gramStart"/>
      <w:r>
        <w:t>this, and</w:t>
      </w:r>
      <w:proofErr w:type="gramEnd"/>
      <w:r>
        <w:t xml:space="preserve"> will add details about heat inactivation.</w:t>
      </w:r>
    </w:p>
  </w:comment>
  <w:comment w:id="18" w:author="Bloom PhD, Jesse D" w:date="2020-04-16T07:31:00Z" w:initials="BPJD">
    <w:p w14:paraId="7B268B4F" w14:textId="77777777" w:rsidR="00191BDC" w:rsidRDefault="00191BDC" w:rsidP="00FF32C4">
      <w:pPr>
        <w:pStyle w:val="CommentText"/>
      </w:pPr>
      <w:r>
        <w:rPr>
          <w:rStyle w:val="CommentReference"/>
        </w:rPr>
        <w:annotationRef/>
      </w:r>
      <w:r>
        <w:t>Kate, can you clarify if Figure 4B used soluble ACE2 that was still fused to Fc or if the Fc tag had been removed? If tag is still there, we should update Figure 4 legend and the relevant text to say this.</w:t>
      </w:r>
    </w:p>
  </w:comment>
  <w:comment w:id="19" w:author="Bloom PhD, Jesse D" w:date="2020-04-14T10:49:00Z" w:initials="BPJD">
    <w:p w14:paraId="4997E5AD" w14:textId="5CF82C55" w:rsidR="00191BDC" w:rsidRDefault="00191BDC">
      <w:pPr>
        <w:pStyle w:val="CommentText"/>
      </w:pPr>
      <w:r>
        <w:rPr>
          <w:rStyle w:val="CommentReference"/>
        </w:rPr>
        <w:annotationRef/>
      </w:r>
      <w:r>
        <w:t>Any additional funding for non-Bloom lab authors?</w:t>
      </w:r>
    </w:p>
  </w:comment>
  <w:comment w:id="20" w:author="Bloom PhD, Jesse D" w:date="2020-04-14T10:45:00Z" w:initials="BPJD">
    <w:p w14:paraId="062D8CFD" w14:textId="5AFEA063" w:rsidR="00191BDC" w:rsidRDefault="00191BDC">
      <w:pPr>
        <w:pStyle w:val="CommentText"/>
      </w:pPr>
      <w:r>
        <w:rPr>
          <w:rStyle w:val="CommentReference"/>
        </w:rPr>
        <w:annotationRef/>
      </w:r>
      <w:r>
        <w:t>We should confirm this is true for 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3E9637" w15:done="0"/>
  <w15:commentEx w15:paraId="718D8D1E" w15:done="0"/>
  <w15:commentEx w15:paraId="5D611F2F" w15:done="0"/>
  <w15:commentEx w15:paraId="2CC836D6" w15:done="0"/>
  <w15:commentEx w15:paraId="11708C36" w15:done="0"/>
  <w15:commentEx w15:paraId="7FE5FBF0" w15:done="0"/>
  <w15:commentEx w15:paraId="06675C80" w15:done="0"/>
  <w15:commentEx w15:paraId="74FC0264" w15:done="0"/>
  <w15:commentEx w15:paraId="667CED66" w15:done="0"/>
  <w15:commentEx w15:paraId="72ABB7C4" w15:done="0"/>
  <w15:commentEx w15:paraId="3265CF5C" w15:done="0"/>
  <w15:commentEx w15:paraId="3B0EBA3B" w15:done="0"/>
  <w15:commentEx w15:paraId="5CC113BF" w15:done="0"/>
  <w15:commentEx w15:paraId="47E32CDA" w15:done="0"/>
  <w15:commentEx w15:paraId="34C93ADC" w15:done="0"/>
  <w15:commentEx w15:paraId="45150229" w15:paraIdParent="34C93ADC" w15:done="0"/>
  <w15:commentEx w15:paraId="7B268B4F"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2FDC6" w16cex:dateUtc="2020-04-16T22:52:00Z"/>
  <w16cex:commentExtensible w16cex:durableId="2242FF24" w16cex:dateUtc="2020-04-16T22:58:00Z"/>
  <w16cex:commentExtensible w16cex:durableId="2242FF78" w16cex:dateUtc="2020-04-16T22:59:00Z"/>
  <w16cex:commentExtensible w16cex:durableId="2242FF60" w16cex:dateUtc="2020-04-16T22:59:00Z"/>
  <w16cex:commentExtensible w16cex:durableId="2242FFEF" w16cex:dateUtc="2020-04-16T23:01:00Z"/>
  <w16cex:commentExtensible w16cex:durableId="2243003B" w16cex:dateUtc="2020-04-16T23:03:00Z"/>
  <w16cex:commentExtensible w16cex:durableId="22430061" w16cex:dateUtc="2020-04-16T23:03: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3E9637" w16cid:durableId="22427B59"/>
  <w16cid:commentId w16cid:paraId="718D8D1E" w16cid:durableId="22427E08"/>
  <w16cid:commentId w16cid:paraId="5D611F2F" w16cid:durableId="2242B0CF"/>
  <w16cid:commentId w16cid:paraId="2CC836D6" w16cid:durableId="2242ADCC"/>
  <w16cid:commentId w16cid:paraId="11708C36" w16cid:durableId="2242FDC6"/>
  <w16cid:commentId w16cid:paraId="7FE5FBF0" w16cid:durableId="2242FF24"/>
  <w16cid:commentId w16cid:paraId="06675C80" w16cid:durableId="2242FF78"/>
  <w16cid:commentId w16cid:paraId="74FC0264" w16cid:durableId="2242FF60"/>
  <w16cid:commentId w16cid:paraId="667CED66" w16cid:durableId="2242FFEF"/>
  <w16cid:commentId w16cid:paraId="72ABB7C4" w16cid:durableId="2243003B"/>
  <w16cid:commentId w16cid:paraId="3265CF5C" w16cid:durableId="2242840C"/>
  <w16cid:commentId w16cid:paraId="3B0EBA3B" w16cid:durableId="22421A4B"/>
  <w16cid:commentId w16cid:paraId="5CC113BF" w16cid:durableId="22428430"/>
  <w16cid:commentId w16cid:paraId="47E32CDA" w16cid:durableId="22430061"/>
  <w16cid:commentId w16cid:paraId="34C93ADC" w16cid:durableId="22421D80"/>
  <w16cid:commentId w16cid:paraId="45150229" w16cid:durableId="224286E8"/>
  <w16cid:commentId w16cid:paraId="7B268B4F" w16cid:durableId="22428844"/>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B80867" w14:textId="77777777" w:rsidR="00AA04E9" w:rsidRDefault="00AA04E9">
      <w:pPr>
        <w:spacing w:line="240" w:lineRule="auto"/>
      </w:pPr>
      <w:r>
        <w:separator/>
      </w:r>
    </w:p>
  </w:endnote>
  <w:endnote w:type="continuationSeparator" w:id="0">
    <w:p w14:paraId="1BA55927" w14:textId="77777777" w:rsidR="00AA04E9" w:rsidRDefault="00A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191BDC" w:rsidRPr="00CF0CC9" w:rsidRDefault="00191BDC"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191BDC" w:rsidRPr="00372FCD" w:rsidRDefault="00191BDC"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CA944" w14:textId="77777777" w:rsidR="00AA04E9" w:rsidRDefault="00AA04E9">
      <w:pPr>
        <w:spacing w:line="240" w:lineRule="auto"/>
      </w:pPr>
      <w:r>
        <w:separator/>
      </w:r>
    </w:p>
  </w:footnote>
  <w:footnote w:type="continuationSeparator" w:id="0">
    <w:p w14:paraId="4D8483EC" w14:textId="77777777" w:rsidR="00AA04E9" w:rsidRDefault="00AA04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191BDC" w:rsidRDefault="00191BDC"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191BDC" w:rsidRPr="00EE746E" w:rsidRDefault="00191BDC"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191BDC" w:rsidRDefault="00191BDC"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191BDC" w:rsidRDefault="00191BDC"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15111"/>
    <w:rsid w:val="00020AC4"/>
    <w:rsid w:val="00021BB0"/>
    <w:rsid w:val="00032B6A"/>
    <w:rsid w:val="00034B84"/>
    <w:rsid w:val="00035075"/>
    <w:rsid w:val="000379D9"/>
    <w:rsid w:val="00037AD7"/>
    <w:rsid w:val="000424C0"/>
    <w:rsid w:val="0004621F"/>
    <w:rsid w:val="00066584"/>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F4757"/>
    <w:rsid w:val="000F726D"/>
    <w:rsid w:val="00103CDA"/>
    <w:rsid w:val="00104223"/>
    <w:rsid w:val="00113AB9"/>
    <w:rsid w:val="001146A0"/>
    <w:rsid w:val="0012041F"/>
    <w:rsid w:val="0012224E"/>
    <w:rsid w:val="00126A6E"/>
    <w:rsid w:val="001271B0"/>
    <w:rsid w:val="001353B1"/>
    <w:rsid w:val="00140936"/>
    <w:rsid w:val="00141732"/>
    <w:rsid w:val="0014404D"/>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B36E1"/>
    <w:rsid w:val="001C3BDF"/>
    <w:rsid w:val="001D1AFE"/>
    <w:rsid w:val="001D20FA"/>
    <w:rsid w:val="001D7553"/>
    <w:rsid w:val="001E0EF6"/>
    <w:rsid w:val="001E1AEB"/>
    <w:rsid w:val="001E2025"/>
    <w:rsid w:val="001E2687"/>
    <w:rsid w:val="001E2AEB"/>
    <w:rsid w:val="001E516B"/>
    <w:rsid w:val="001E7856"/>
    <w:rsid w:val="001F01CF"/>
    <w:rsid w:val="001F1F62"/>
    <w:rsid w:val="00211D56"/>
    <w:rsid w:val="00212C49"/>
    <w:rsid w:val="00214E4B"/>
    <w:rsid w:val="00215D8D"/>
    <w:rsid w:val="00216F03"/>
    <w:rsid w:val="00230945"/>
    <w:rsid w:val="00232593"/>
    <w:rsid w:val="00232A81"/>
    <w:rsid w:val="002335F9"/>
    <w:rsid w:val="00240D7B"/>
    <w:rsid w:val="002433D1"/>
    <w:rsid w:val="00244487"/>
    <w:rsid w:val="00244B65"/>
    <w:rsid w:val="00250DDC"/>
    <w:rsid w:val="002535FF"/>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4BF7"/>
    <w:rsid w:val="002A5BB0"/>
    <w:rsid w:val="002A61DC"/>
    <w:rsid w:val="002A7852"/>
    <w:rsid w:val="002B76EF"/>
    <w:rsid w:val="002C2BCD"/>
    <w:rsid w:val="002D26D1"/>
    <w:rsid w:val="002F1023"/>
    <w:rsid w:val="00300EE6"/>
    <w:rsid w:val="00303F28"/>
    <w:rsid w:val="00311616"/>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C0B18"/>
    <w:rsid w:val="003C1019"/>
    <w:rsid w:val="003C41D6"/>
    <w:rsid w:val="003C46D0"/>
    <w:rsid w:val="003C4CD7"/>
    <w:rsid w:val="003D0F14"/>
    <w:rsid w:val="003D5391"/>
    <w:rsid w:val="003D5864"/>
    <w:rsid w:val="003E013A"/>
    <w:rsid w:val="003E28FF"/>
    <w:rsid w:val="003E4834"/>
    <w:rsid w:val="003E7660"/>
    <w:rsid w:val="003F1DBF"/>
    <w:rsid w:val="003F4DF2"/>
    <w:rsid w:val="003F6F5E"/>
    <w:rsid w:val="003F7FEC"/>
    <w:rsid w:val="00400246"/>
    <w:rsid w:val="004019C6"/>
    <w:rsid w:val="00401D30"/>
    <w:rsid w:val="00404C53"/>
    <w:rsid w:val="0041492A"/>
    <w:rsid w:val="00415F4B"/>
    <w:rsid w:val="00427673"/>
    <w:rsid w:val="00427DC5"/>
    <w:rsid w:val="00440B2B"/>
    <w:rsid w:val="00443FF1"/>
    <w:rsid w:val="00444E0E"/>
    <w:rsid w:val="0045163C"/>
    <w:rsid w:val="004524E5"/>
    <w:rsid w:val="00455F86"/>
    <w:rsid w:val="00457E7A"/>
    <w:rsid w:val="004616E3"/>
    <w:rsid w:val="00463457"/>
    <w:rsid w:val="00463544"/>
    <w:rsid w:val="004666EF"/>
    <w:rsid w:val="00473630"/>
    <w:rsid w:val="0048139C"/>
    <w:rsid w:val="00481D39"/>
    <w:rsid w:val="00483BF4"/>
    <w:rsid w:val="004855B8"/>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5782"/>
    <w:rsid w:val="005F63B1"/>
    <w:rsid w:val="00600129"/>
    <w:rsid w:val="006018C6"/>
    <w:rsid w:val="00605102"/>
    <w:rsid w:val="00605AC9"/>
    <w:rsid w:val="006118B2"/>
    <w:rsid w:val="0061281F"/>
    <w:rsid w:val="00614E57"/>
    <w:rsid w:val="0062401A"/>
    <w:rsid w:val="00627F2D"/>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A0D93"/>
    <w:rsid w:val="006B7F42"/>
    <w:rsid w:val="006C1F23"/>
    <w:rsid w:val="006C5456"/>
    <w:rsid w:val="006C5BC1"/>
    <w:rsid w:val="006C712B"/>
    <w:rsid w:val="006D0116"/>
    <w:rsid w:val="006D0A66"/>
    <w:rsid w:val="006D2521"/>
    <w:rsid w:val="006D5AAA"/>
    <w:rsid w:val="006D73A0"/>
    <w:rsid w:val="006E01F3"/>
    <w:rsid w:val="006E166B"/>
    <w:rsid w:val="006F0821"/>
    <w:rsid w:val="007036BA"/>
    <w:rsid w:val="00712772"/>
    <w:rsid w:val="00712845"/>
    <w:rsid w:val="00721CC6"/>
    <w:rsid w:val="00723933"/>
    <w:rsid w:val="00724714"/>
    <w:rsid w:val="00730E2C"/>
    <w:rsid w:val="00734416"/>
    <w:rsid w:val="00737042"/>
    <w:rsid w:val="0073704B"/>
    <w:rsid w:val="007425C5"/>
    <w:rsid w:val="00745DDD"/>
    <w:rsid w:val="00760CFE"/>
    <w:rsid w:val="00761594"/>
    <w:rsid w:val="0077404F"/>
    <w:rsid w:val="007750E6"/>
    <w:rsid w:val="00784B97"/>
    <w:rsid w:val="00784F31"/>
    <w:rsid w:val="007920B0"/>
    <w:rsid w:val="007955C3"/>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E6D20"/>
    <w:rsid w:val="007E75E8"/>
    <w:rsid w:val="007E7880"/>
    <w:rsid w:val="007F6277"/>
    <w:rsid w:val="007F7C8C"/>
    <w:rsid w:val="00804145"/>
    <w:rsid w:val="0081243C"/>
    <w:rsid w:val="008176DB"/>
    <w:rsid w:val="00823EA9"/>
    <w:rsid w:val="008250B5"/>
    <w:rsid w:val="00827475"/>
    <w:rsid w:val="00836E45"/>
    <w:rsid w:val="00837DD2"/>
    <w:rsid w:val="0084229B"/>
    <w:rsid w:val="00842E21"/>
    <w:rsid w:val="00843683"/>
    <w:rsid w:val="00845295"/>
    <w:rsid w:val="00847BD5"/>
    <w:rsid w:val="008566B4"/>
    <w:rsid w:val="00857F36"/>
    <w:rsid w:val="008607F7"/>
    <w:rsid w:val="00862C22"/>
    <w:rsid w:val="00865550"/>
    <w:rsid w:val="00876D41"/>
    <w:rsid w:val="0088201B"/>
    <w:rsid w:val="00883B09"/>
    <w:rsid w:val="00885B81"/>
    <w:rsid w:val="00891AB0"/>
    <w:rsid w:val="00892446"/>
    <w:rsid w:val="0089415F"/>
    <w:rsid w:val="00894DAD"/>
    <w:rsid w:val="0089577B"/>
    <w:rsid w:val="00895B2D"/>
    <w:rsid w:val="008A156C"/>
    <w:rsid w:val="008A7D6B"/>
    <w:rsid w:val="008B079D"/>
    <w:rsid w:val="008B4754"/>
    <w:rsid w:val="008B7FF1"/>
    <w:rsid w:val="008C3246"/>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7BA6"/>
    <w:rsid w:val="00AE24B6"/>
    <w:rsid w:val="00AE39F5"/>
    <w:rsid w:val="00AE4426"/>
    <w:rsid w:val="00AE5CE9"/>
    <w:rsid w:val="00AF0D45"/>
    <w:rsid w:val="00AF4A54"/>
    <w:rsid w:val="00AF667A"/>
    <w:rsid w:val="00B053DA"/>
    <w:rsid w:val="00B146C1"/>
    <w:rsid w:val="00B14B94"/>
    <w:rsid w:val="00B16BA9"/>
    <w:rsid w:val="00B21BD5"/>
    <w:rsid w:val="00B22624"/>
    <w:rsid w:val="00B234E8"/>
    <w:rsid w:val="00B26596"/>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647B"/>
    <w:rsid w:val="00B9677A"/>
    <w:rsid w:val="00BA05A2"/>
    <w:rsid w:val="00BA07A1"/>
    <w:rsid w:val="00BA0F34"/>
    <w:rsid w:val="00BA2903"/>
    <w:rsid w:val="00BB0C20"/>
    <w:rsid w:val="00BB25ED"/>
    <w:rsid w:val="00BC3E45"/>
    <w:rsid w:val="00BE2A58"/>
    <w:rsid w:val="00BE2CFD"/>
    <w:rsid w:val="00BE2F59"/>
    <w:rsid w:val="00BE6BFE"/>
    <w:rsid w:val="00BF1E76"/>
    <w:rsid w:val="00BF687D"/>
    <w:rsid w:val="00C00813"/>
    <w:rsid w:val="00C1762B"/>
    <w:rsid w:val="00C17AD4"/>
    <w:rsid w:val="00C25BD4"/>
    <w:rsid w:val="00C4130C"/>
    <w:rsid w:val="00C41326"/>
    <w:rsid w:val="00C41A99"/>
    <w:rsid w:val="00C438C8"/>
    <w:rsid w:val="00C43CCD"/>
    <w:rsid w:val="00C455FB"/>
    <w:rsid w:val="00C50A66"/>
    <w:rsid w:val="00C50DDF"/>
    <w:rsid w:val="00C5599B"/>
    <w:rsid w:val="00C56DA0"/>
    <w:rsid w:val="00C56EB6"/>
    <w:rsid w:val="00C57F33"/>
    <w:rsid w:val="00C6540F"/>
    <w:rsid w:val="00C71132"/>
    <w:rsid w:val="00C721F5"/>
    <w:rsid w:val="00C74077"/>
    <w:rsid w:val="00C74702"/>
    <w:rsid w:val="00C74FF9"/>
    <w:rsid w:val="00C91DF0"/>
    <w:rsid w:val="00C93A04"/>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DF59A9"/>
    <w:rsid w:val="00E02D10"/>
    <w:rsid w:val="00E07CB4"/>
    <w:rsid w:val="00E10E8B"/>
    <w:rsid w:val="00E1121C"/>
    <w:rsid w:val="00E113C2"/>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emf"/><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6/09/relationships/commentsIds" Target="commentsIds.xml"/><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hyperlink" Target="mailto:adingens@fredhutch.org" TargetMode="External"/><Relationship Id="rId19" Type="http://schemas.openxmlformats.org/officeDocument/2006/relationships/image" Target="media/image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microsoft.com/office/2011/relationships/commentsExtended" Target="commentsExtended.xml"/><Relationship Id="rId27" Type="http://schemas.openxmlformats.org/officeDocument/2006/relationships/hyperlink" Target="https://github.com/jbloomlab/SARS-CoV-2_lentiviral_pseudotype/tree/master/plasmid_maps" TargetMode="External"/><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hyperlink" Target="mailto:kdusenbu@fredhutch.org"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0.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E7EE128-3441-A54E-83D2-ADF5F5A4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711</TotalTime>
  <Pages>13</Pages>
  <Words>45991</Words>
  <Characters>262149</Characters>
  <Application>Microsoft Office Word</Application>
  <DocSecurity>0</DocSecurity>
  <Lines>2184</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2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588</cp:revision>
  <dcterms:created xsi:type="dcterms:W3CDTF">2020-04-14T15:56:00Z</dcterms:created>
  <dcterms:modified xsi:type="dcterms:W3CDTF">2020-04-16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